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6623F" w:rsidRDefault="00485FFA" w:rsidP="00485FFA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</w:pPr>
      <w:r w:rsidRPr="00485FFA"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  <w:t>Supporting Information</w:t>
      </w:r>
    </w:p>
    <w:p w:rsidR="00485FFA" w:rsidRDefault="00485FFA" w:rsidP="00485FFA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</w:pPr>
    </w:p>
    <w:p w:rsidR="0072619A" w:rsidRDefault="0072619A" w:rsidP="0072619A">
      <w:pPr>
        <w:spacing w:after="0" w:line="480" w:lineRule="auto"/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</w:pPr>
      <w:r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  <w:t>Unexpectedly high levels of cryptic diversity uncovered by a complete DNA barcoding of reptiles of the Socotra Archipelago</w:t>
      </w:r>
    </w:p>
    <w:p w:rsidR="00B6623F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6623F" w:rsidRPr="00485FFA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R</w:t>
      </w:r>
      <w:r w:rsidR="00585BC1">
        <w:rPr>
          <w:rFonts w:ascii="Times New Roman" w:hAnsi="Times New Roman" w:cs="Times New Roman"/>
          <w:b/>
          <w:sz w:val="24"/>
          <w:szCs w:val="24"/>
        </w:rPr>
        <w:t>aquel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Vasconcelos, S</w:t>
      </w:r>
      <w:r w:rsidR="00585BC1">
        <w:rPr>
          <w:rFonts w:ascii="Times New Roman" w:hAnsi="Times New Roman" w:cs="Times New Roman"/>
          <w:b/>
          <w:sz w:val="24"/>
          <w:szCs w:val="24"/>
        </w:rPr>
        <w:t>antiago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Montero-</w:t>
      </w:r>
      <w:proofErr w:type="spellStart"/>
      <w:r w:rsidRPr="00485FFA">
        <w:rPr>
          <w:rFonts w:ascii="Times New Roman" w:hAnsi="Times New Roman" w:cs="Times New Roman"/>
          <w:b/>
          <w:sz w:val="24"/>
          <w:szCs w:val="24"/>
        </w:rPr>
        <w:t>Mendieta</w:t>
      </w:r>
      <w:proofErr w:type="spellEnd"/>
      <w:r w:rsidRPr="00485FFA">
        <w:rPr>
          <w:rFonts w:ascii="Times New Roman" w:hAnsi="Times New Roman" w:cs="Times New Roman"/>
          <w:b/>
          <w:sz w:val="24"/>
          <w:szCs w:val="24"/>
        </w:rPr>
        <w:t xml:space="preserve">, </w:t>
      </w:r>
    </w:p>
    <w:p w:rsidR="00B6623F" w:rsidRPr="00485FFA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M</w:t>
      </w:r>
      <w:r w:rsidR="00585BC1">
        <w:rPr>
          <w:rFonts w:ascii="Times New Roman" w:hAnsi="Times New Roman" w:cs="Times New Roman"/>
          <w:b/>
          <w:sz w:val="24"/>
          <w:szCs w:val="24"/>
        </w:rPr>
        <w:t>arc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Simó-Riudalbas, </w:t>
      </w:r>
    </w:p>
    <w:p w:rsidR="00B6623F" w:rsidRPr="00485FFA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R</w:t>
      </w:r>
      <w:r w:rsidR="00585BC1">
        <w:rPr>
          <w:rFonts w:ascii="Times New Roman" w:hAnsi="Times New Roman" w:cs="Times New Roman"/>
          <w:b/>
          <w:sz w:val="24"/>
          <w:szCs w:val="24"/>
        </w:rPr>
        <w:t>oberto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Sindaco, </w:t>
      </w:r>
    </w:p>
    <w:p w:rsidR="00B6623F" w:rsidRPr="00485FFA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X</w:t>
      </w:r>
      <w:r w:rsidR="00585BC1">
        <w:rPr>
          <w:rFonts w:ascii="Times New Roman" w:hAnsi="Times New Roman" w:cs="Times New Roman"/>
          <w:b/>
          <w:sz w:val="24"/>
          <w:szCs w:val="24"/>
        </w:rPr>
        <w:t>avier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Santos, </w:t>
      </w:r>
    </w:p>
    <w:p w:rsidR="00B6623F" w:rsidRPr="00485FFA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M</w:t>
      </w:r>
      <w:r w:rsidR="00585BC1">
        <w:rPr>
          <w:rFonts w:ascii="Times New Roman" w:hAnsi="Times New Roman" w:cs="Times New Roman"/>
          <w:b/>
          <w:sz w:val="24"/>
          <w:szCs w:val="24"/>
        </w:rPr>
        <w:t>auro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Fasola, </w:t>
      </w:r>
    </w:p>
    <w:p w:rsidR="00B6623F" w:rsidRPr="00485FFA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G</w:t>
      </w:r>
      <w:r w:rsidR="00585BC1">
        <w:rPr>
          <w:rFonts w:ascii="Times New Roman" w:hAnsi="Times New Roman" w:cs="Times New Roman"/>
          <w:b/>
          <w:sz w:val="24"/>
          <w:szCs w:val="24"/>
        </w:rPr>
        <w:t>ustavo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Llorente</w:t>
      </w:r>
    </w:p>
    <w:p w:rsidR="00B6623F" w:rsidRPr="00460315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60315">
        <w:rPr>
          <w:rFonts w:ascii="Times New Roman" w:hAnsi="Times New Roman" w:cs="Times New Roman"/>
          <w:b/>
          <w:sz w:val="24"/>
          <w:szCs w:val="24"/>
        </w:rPr>
        <w:t>E</w:t>
      </w:r>
      <w:r w:rsidR="00585BC1">
        <w:rPr>
          <w:rFonts w:ascii="Times New Roman" w:hAnsi="Times New Roman" w:cs="Times New Roman"/>
          <w:b/>
          <w:sz w:val="24"/>
          <w:szCs w:val="24"/>
        </w:rPr>
        <w:t>doardo</w:t>
      </w:r>
      <w:r w:rsidRPr="0046031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460315">
        <w:rPr>
          <w:rFonts w:ascii="Times New Roman" w:hAnsi="Times New Roman" w:cs="Times New Roman"/>
          <w:b/>
          <w:sz w:val="24"/>
          <w:szCs w:val="24"/>
        </w:rPr>
        <w:t>Razzetti</w:t>
      </w:r>
      <w:proofErr w:type="spellEnd"/>
    </w:p>
    <w:p w:rsidR="00B6623F" w:rsidRPr="00460315" w:rsidRDefault="00B6623F" w:rsidP="00B6623F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460315">
        <w:rPr>
          <w:rFonts w:ascii="Times New Roman" w:hAnsi="Times New Roman" w:cs="Times New Roman"/>
          <w:b/>
          <w:sz w:val="24"/>
          <w:szCs w:val="24"/>
        </w:rPr>
        <w:t>S</w:t>
      </w:r>
      <w:r w:rsidR="00585BC1">
        <w:rPr>
          <w:rFonts w:ascii="Times New Roman" w:hAnsi="Times New Roman" w:cs="Times New Roman"/>
          <w:b/>
          <w:sz w:val="24"/>
          <w:szCs w:val="24"/>
        </w:rPr>
        <w:t>alvador</w:t>
      </w:r>
      <w:r w:rsidRPr="00460315">
        <w:rPr>
          <w:rFonts w:ascii="Times New Roman" w:hAnsi="Times New Roman" w:cs="Times New Roman"/>
          <w:b/>
          <w:sz w:val="24"/>
          <w:szCs w:val="24"/>
        </w:rPr>
        <w:t xml:space="preserve"> Carranza</w:t>
      </w:r>
    </w:p>
    <w:p w:rsidR="00B6623F" w:rsidRPr="00460315" w:rsidRDefault="00B6623F" w:rsidP="00BE385D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6623F" w:rsidRPr="00460315" w:rsidRDefault="00B6623F">
      <w:pPr>
        <w:rPr>
          <w:rFonts w:ascii="Times New Roman" w:hAnsi="Times New Roman" w:cs="Times New Roman"/>
          <w:b/>
          <w:sz w:val="24"/>
          <w:szCs w:val="24"/>
        </w:rPr>
      </w:pPr>
      <w:r w:rsidRPr="00460315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732DED" w:rsidRDefault="003A444C" w:rsidP="00BE385D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2D24E5">
        <w:rPr>
          <w:rFonts w:ascii="Times New Roman" w:hAnsi="Times New Roman" w:cs="Times New Roman"/>
          <w:b/>
          <w:sz w:val="24"/>
          <w:szCs w:val="24"/>
        </w:rPr>
        <w:lastRenderedPageBreak/>
        <w:t>S1</w:t>
      </w:r>
      <w:r w:rsidRPr="002D24E5">
        <w:rPr>
          <w:rFonts w:ascii="Times New Roman" w:hAnsi="Times New Roman" w:cs="Times New Roman"/>
          <w:sz w:val="24"/>
          <w:szCs w:val="24"/>
        </w:rPr>
        <w:t xml:space="preserve"> </w:t>
      </w:r>
      <w:r w:rsidR="00BE385D" w:rsidRPr="002D24E5">
        <w:rPr>
          <w:rFonts w:ascii="Times New Roman" w:hAnsi="Times New Roman" w:cs="Times New Roman"/>
          <w:b/>
          <w:sz w:val="24"/>
          <w:szCs w:val="24"/>
        </w:rPr>
        <w:t>Fig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 w:rsidR="00BE385D" w:rsidRPr="002D24E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12934" w:rsidRPr="00E62172">
        <w:rPr>
          <w:rFonts w:ascii="Times New Roman" w:eastAsia="SimSun" w:hAnsi="Times New Roman" w:cs="Times New Roman"/>
          <w:b/>
          <w:kern w:val="1"/>
          <w:sz w:val="24"/>
          <w:szCs w:val="20"/>
          <w:lang w:eastAsia="hi-IN" w:bidi="hi-IN"/>
        </w:rPr>
        <w:t>Species maps showing the localities and phylogenetic relationships of all Socotra</w:t>
      </w:r>
      <w:r w:rsidR="00215D0E">
        <w:rPr>
          <w:rFonts w:ascii="Times New Roman" w:eastAsia="SimSun" w:hAnsi="Times New Roman" w:cs="Times New Roman"/>
          <w:b/>
          <w:kern w:val="1"/>
          <w:sz w:val="24"/>
          <w:szCs w:val="20"/>
          <w:lang w:eastAsia="hi-IN" w:bidi="hi-IN"/>
        </w:rPr>
        <w:t>n</w:t>
      </w:r>
      <w:r w:rsidR="00E12934" w:rsidRPr="00E62172">
        <w:rPr>
          <w:rFonts w:ascii="Times New Roman" w:eastAsia="SimSun" w:hAnsi="Times New Roman" w:cs="Times New Roman"/>
          <w:b/>
          <w:kern w:val="1"/>
          <w:sz w:val="24"/>
          <w:szCs w:val="20"/>
          <w:lang w:eastAsia="hi-IN" w:bidi="hi-IN"/>
        </w:rPr>
        <w:t xml:space="preserve"> reptiles</w:t>
      </w:r>
      <w:r w:rsidR="00E12934">
        <w:rPr>
          <w:rFonts w:ascii="Times New Roman" w:eastAsia="SimSun" w:hAnsi="Times New Roman" w:cs="Times New Roman"/>
          <w:b/>
          <w:kern w:val="1"/>
          <w:sz w:val="24"/>
          <w:szCs w:val="20"/>
          <w:lang w:eastAsia="hi-IN" w:bidi="hi-IN"/>
        </w:rPr>
        <w:t>.</w:t>
      </w:r>
      <w:r w:rsidR="00E12934" w:rsidRPr="00E62172">
        <w:rPr>
          <w:rFonts w:ascii="Times New Roman" w:eastAsia="SimSun" w:hAnsi="Times New Roman" w:cs="Times New Roman"/>
          <w:b/>
          <w:kern w:val="1"/>
          <w:sz w:val="24"/>
          <w:szCs w:val="20"/>
          <w:lang w:eastAsia="hi-IN" w:bidi="hi-IN"/>
        </w:rPr>
        <w:t xml:space="preserve"> </w:t>
      </w:r>
      <w:r w:rsidR="00E12934" w:rsidRPr="00F26002">
        <w:rPr>
          <w:rFonts w:ascii="Times New Roman" w:eastAsia="SimSun" w:hAnsi="Times New Roman" w:cs="Times New Roman"/>
          <w:kern w:val="1"/>
          <w:sz w:val="24"/>
          <w:szCs w:val="20"/>
          <w:lang w:eastAsia="hi-IN" w:bidi="hi-IN"/>
        </w:rPr>
        <w:t>A total of 380 specimens of included in this study.</w:t>
      </w:r>
      <w:r w:rsidR="00E12934" w:rsidRPr="00E62172">
        <w:rPr>
          <w:rFonts w:ascii="Times New Roman" w:eastAsia="SimSun" w:hAnsi="Times New Roman" w:cs="Times New Roman"/>
          <w:b/>
          <w:kern w:val="1"/>
          <w:sz w:val="24"/>
          <w:szCs w:val="20"/>
          <w:lang w:eastAsia="hi-IN" w:bidi="hi-IN"/>
        </w:rPr>
        <w:t xml:space="preserve"> </w:t>
      </w:r>
      <w:r w:rsidR="00BE385D" w:rsidRPr="002D24E5">
        <w:rPr>
          <w:rFonts w:ascii="Times New Roman" w:hAnsi="Times New Roman" w:cs="Times New Roman"/>
          <w:sz w:val="24"/>
          <w:szCs w:val="24"/>
        </w:rPr>
        <w:t>White dots represent bibliographic and new distribution records, and green stars sampled specimens. Black dots on trees indicate posterior probability values ≥ 0.95</w:t>
      </w:r>
      <w:r w:rsidR="00732DED" w:rsidRPr="002D24E5">
        <w:rPr>
          <w:rFonts w:ascii="Times New Roman" w:hAnsi="Times New Roman" w:cs="Times New Roman"/>
          <w:sz w:val="24"/>
          <w:szCs w:val="24"/>
        </w:rPr>
        <w:t>,</w:t>
      </w:r>
      <w:r w:rsidR="00BE385D" w:rsidRPr="002D24E5">
        <w:rPr>
          <w:rFonts w:ascii="Times New Roman" w:hAnsi="Times New Roman" w:cs="Times New Roman"/>
          <w:sz w:val="24"/>
          <w:szCs w:val="24"/>
        </w:rPr>
        <w:t xml:space="preserve"> and values next</w:t>
      </w:r>
      <w:r w:rsidR="00732DED" w:rsidRPr="002D24E5">
        <w:rPr>
          <w:rFonts w:ascii="Times New Roman" w:hAnsi="Times New Roman" w:cs="Times New Roman"/>
          <w:sz w:val="24"/>
          <w:szCs w:val="24"/>
        </w:rPr>
        <w:t xml:space="preserve"> t</w:t>
      </w:r>
      <w:r w:rsidR="00BE385D" w:rsidRPr="002D24E5">
        <w:rPr>
          <w:rFonts w:ascii="Times New Roman" w:hAnsi="Times New Roman" w:cs="Times New Roman"/>
          <w:sz w:val="24"/>
          <w:szCs w:val="24"/>
        </w:rPr>
        <w:t xml:space="preserve">o the nodes </w:t>
      </w:r>
      <w:r w:rsidR="00732DED" w:rsidRPr="002D24E5">
        <w:rPr>
          <w:rFonts w:ascii="Times New Roman" w:hAnsi="Times New Roman" w:cs="Times New Roman"/>
          <w:sz w:val="24"/>
          <w:szCs w:val="24"/>
        </w:rPr>
        <w:t xml:space="preserve">Maximum Likelihood </w:t>
      </w:r>
      <w:r w:rsidR="00BE385D" w:rsidRPr="002D24E5">
        <w:rPr>
          <w:rFonts w:ascii="Times New Roman" w:hAnsi="Times New Roman" w:cs="Times New Roman"/>
          <w:sz w:val="24"/>
          <w:szCs w:val="24"/>
        </w:rPr>
        <w:t>bootstrap</w:t>
      </w:r>
      <w:r w:rsidR="00732DED" w:rsidRPr="002D24E5">
        <w:rPr>
          <w:rFonts w:ascii="Times New Roman" w:hAnsi="Times New Roman" w:cs="Times New Roman"/>
          <w:sz w:val="24"/>
          <w:szCs w:val="24"/>
        </w:rPr>
        <w:t>s</w:t>
      </w:r>
      <w:r w:rsidR="00BE385D" w:rsidRPr="002D24E5">
        <w:rPr>
          <w:rFonts w:ascii="Times New Roman" w:hAnsi="Times New Roman" w:cs="Times New Roman"/>
          <w:sz w:val="24"/>
          <w:szCs w:val="24"/>
        </w:rPr>
        <w:t xml:space="preserve"> ≥ 70%.</w:t>
      </w:r>
      <w:r w:rsidR="00732DED" w:rsidRPr="002D24E5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t xml:space="preserve"> </w:t>
      </w:r>
      <w:r w:rsidR="0054145E" w:rsidRPr="0054145E">
        <w:rPr>
          <w:rFonts w:ascii="Times New Roman" w:hAnsi="Times New Roman" w:cs="Times New Roman"/>
          <w:sz w:val="24"/>
          <w:szCs w:val="24"/>
        </w:rPr>
        <w:t xml:space="preserve">Maps were drawn using DIVA-GIS v.7.5 (available at </w:t>
      </w:r>
      <w:hyperlink r:id="rId5" w:history="1">
        <w:r w:rsidR="005B7B8B" w:rsidRPr="00046B35">
          <w:rPr>
            <w:rStyle w:val="Hyperlink"/>
            <w:rFonts w:ascii="Times New Roman" w:hAnsi="Times New Roman" w:cs="Times New Roman"/>
            <w:sz w:val="24"/>
            <w:szCs w:val="24"/>
          </w:rPr>
          <w:t>http://www.diva-gis.org</w:t>
        </w:r>
      </w:hyperlink>
      <w:r w:rsidR="0054145E" w:rsidRPr="0054145E">
        <w:rPr>
          <w:rFonts w:ascii="Times New Roman" w:hAnsi="Times New Roman" w:cs="Times New Roman"/>
          <w:sz w:val="24"/>
          <w:szCs w:val="24"/>
        </w:rPr>
        <w:t>).</w:t>
      </w:r>
      <w:r w:rsidR="005B7B8B">
        <w:rPr>
          <w:rFonts w:ascii="Times New Roman" w:hAnsi="Times New Roman" w:cs="Times New Roman"/>
          <w:sz w:val="24"/>
          <w:szCs w:val="24"/>
        </w:rPr>
        <w:t xml:space="preserve"> Photos </w:t>
      </w:r>
      <w:r w:rsidR="00714EE3">
        <w:rPr>
          <w:rFonts w:ascii="Times New Roman" w:eastAsia="SimSun" w:hAnsi="Times New Roman"/>
          <w:kern w:val="1"/>
          <w:sz w:val="24"/>
          <w:szCs w:val="20"/>
          <w:lang w:eastAsia="hi-IN" w:bidi="hi-IN"/>
        </w:rPr>
        <w:t>r</w:t>
      </w:r>
      <w:r w:rsidR="00714EE3" w:rsidRPr="004F3D23">
        <w:rPr>
          <w:rFonts w:ascii="Times New Roman" w:eastAsia="SimSun" w:hAnsi="Times New Roman"/>
          <w:kern w:val="1"/>
          <w:sz w:val="24"/>
          <w:szCs w:val="20"/>
          <w:lang w:eastAsia="hi-IN" w:bidi="hi-IN"/>
        </w:rPr>
        <w:t xml:space="preserve">eprinted </w:t>
      </w:r>
      <w:r w:rsidR="00714EE3">
        <w:rPr>
          <w:rFonts w:ascii="Times New Roman" w:eastAsia="SimSun" w:hAnsi="Times New Roman"/>
          <w:kern w:val="1"/>
          <w:sz w:val="24"/>
          <w:szCs w:val="20"/>
          <w:lang w:eastAsia="hi-IN" w:bidi="hi-IN"/>
        </w:rPr>
        <w:fldChar w:fldCharType="begin" w:fldLock="1"/>
      </w:r>
      <w:r w:rsidR="00714EE3">
        <w:rPr>
          <w:rFonts w:ascii="Times New Roman" w:eastAsia="SimSun" w:hAnsi="Times New Roman"/>
          <w:kern w:val="1"/>
          <w:sz w:val="24"/>
          <w:szCs w:val="20"/>
          <w:lang w:eastAsia="hi-IN" w:bidi="hi-IN"/>
        </w:rPr>
        <w:instrText>ADDIN CSL_CITATION { "citationItems" : [ { "id" : "ITEM-1", "itemData" : { "author" : [ { "dropping-particle" : "", "family" : "Razzetti", "given" : "Edoardo", "non-dropping-particle" : "", "parse-names" : false, "suffix" : "" }, { "dropping-particle" : "", "family" : "Sindaco", "given" : "Roberto", "non-dropping-particle" : "", "parse-names" : false, "suffix" : "" }, { "dropping-particle" : "", "family" : "Grieco", "given" : "Cristina", "non-dropping-particle" : "", "parse-names" : false, "suffix" : "" }, { "dropping-particle" : "", "family" : "Pella", "given" : "Francesca", "non-dropping-particle" : "", "parse-names" : false, "suffix" : "" }, { "dropping-particle" : "", "family" : "Ziliani", "given" : "Ugo", "non-dropping-particle" : "", "parse-names" : false, "suffix" : "" }, { "dropping-particle" : "", "family" : "Pupin", "given" : "Fabio", "non-dropping-particle" : "", "parse-names" : false, "suffix" : "" }, { "dropping-particle" : "", "family" : "Riservato", "given" : "Elisa", "non-dropping-particle" : "", "parse-names" : false, "suffix" : "" }, { "dropping-particle" : "", "family" : "Pellitteri-rosa", "given" : "Daniele", "non-dropping-particle" : "", "parse-names" : false, "suffix" : "" }, { "dropping-particle" : "", "family" : "Butikofer", "given" : "Luca", "non-dropping-particle" : "", "parse-names" : false, "suffix" : "" }, { "dropping-particle" : "", "family" : "Suleiman", "given" : "Ahmed Saeed", "non-dropping-particle" : "", "parse-names" : false, "suffix" : "" }, { "dropping-particle" : "", "family" : "Al-Aseily", "given" : "Badar Awadh", "non-dropping-particle" : "", "parse-names" : false, "suffix" : "" }, { "dropping-particle" : "", "family" : "Carugati", "given" : "Caterina", "non-dropping-particle" : "", "parse-names" : false, "suffix" : "" }, { "dropping-particle" : "", "family" : "Boncompagni", "given" : "Eleonora", "non-dropping-particle" : "", "parse-names" : false, "suffix" : "" }, { "dropping-particle" : "", "family" : "Fasola", "given" : "Mauro", "non-dropping-particle" : "", "parse-names" : false, "suffix" : "" } ], "container-title" : "Zootaxa", "id" : "ITEM-1", "issued" : { "date-parts" : [ [ "2011" ] ] }, "page" : "1-44", "title" : "Annotated checklist and distribution of the Socotran Archipelago Herpetofauna (Reptilia)", "type" : "article-journal", "volume" : "44" }, "uris" : [ "http://www.mendeley.com/documents/?uuid=ae0a389e-1f26-4fcd-a443-0340db728192" ] } ], "mendeley" : { "formattedCitation" : "[27]", "plainTextFormattedCitation" : "[27]" }, "properties" : { "noteIndex" : 0 }, "schema" : "https://github.com/citation-style-language/schema/raw/master/csl-citation.json" }</w:instrText>
      </w:r>
      <w:r w:rsidR="00714EE3">
        <w:rPr>
          <w:rFonts w:ascii="Times New Roman" w:eastAsia="SimSun" w:hAnsi="Times New Roman"/>
          <w:kern w:val="1"/>
          <w:sz w:val="24"/>
          <w:szCs w:val="20"/>
          <w:lang w:eastAsia="hi-IN" w:bidi="hi-IN"/>
        </w:rPr>
        <w:fldChar w:fldCharType="separate"/>
      </w:r>
      <w:r w:rsidR="00714EE3" w:rsidRPr="004F3D23">
        <w:rPr>
          <w:rFonts w:ascii="Times New Roman" w:eastAsia="SimSun" w:hAnsi="Times New Roman"/>
          <w:noProof/>
          <w:kern w:val="1"/>
          <w:sz w:val="24"/>
          <w:szCs w:val="20"/>
          <w:lang w:eastAsia="hi-IN" w:bidi="hi-IN"/>
        </w:rPr>
        <w:t>[27]</w:t>
      </w:r>
      <w:r w:rsidR="00714EE3">
        <w:rPr>
          <w:rFonts w:ascii="Times New Roman" w:eastAsia="SimSun" w:hAnsi="Times New Roman"/>
          <w:kern w:val="1"/>
          <w:sz w:val="24"/>
          <w:szCs w:val="20"/>
          <w:lang w:eastAsia="hi-IN" w:bidi="hi-IN"/>
        </w:rPr>
        <w:fldChar w:fldCharType="end"/>
      </w:r>
      <w:r w:rsidR="00714EE3">
        <w:rPr>
          <w:rFonts w:ascii="Times New Roman" w:eastAsia="SimSun" w:hAnsi="Times New Roman"/>
          <w:kern w:val="1"/>
          <w:sz w:val="24"/>
          <w:szCs w:val="20"/>
          <w:lang w:eastAsia="hi-IN" w:bidi="hi-IN"/>
        </w:rPr>
        <w:t xml:space="preserve"> with permission from</w:t>
      </w:r>
      <w:r w:rsidR="00714EE3" w:rsidRPr="00E62172">
        <w:rPr>
          <w:rFonts w:ascii="Times New Roman" w:eastAsia="SimSun" w:hAnsi="Times New Roman"/>
          <w:kern w:val="1"/>
          <w:sz w:val="24"/>
          <w:szCs w:val="20"/>
          <w:lang w:eastAsia="hi-IN" w:bidi="hi-IN"/>
        </w:rPr>
        <w:t xml:space="preserve"> </w:t>
      </w:r>
      <w:r w:rsidR="005B7B8B">
        <w:rPr>
          <w:rFonts w:ascii="Times New Roman" w:hAnsi="Times New Roman" w:cs="Times New Roman"/>
          <w:sz w:val="24"/>
          <w:szCs w:val="24"/>
        </w:rPr>
        <w:t xml:space="preserve">Edoardo </w:t>
      </w:r>
      <w:proofErr w:type="spellStart"/>
      <w:r w:rsidR="005B7B8B">
        <w:rPr>
          <w:rFonts w:ascii="Times New Roman" w:hAnsi="Times New Roman" w:cs="Times New Roman"/>
          <w:sz w:val="24"/>
          <w:szCs w:val="24"/>
        </w:rPr>
        <w:t>Razzetti</w:t>
      </w:r>
      <w:proofErr w:type="spellEnd"/>
      <w:r w:rsidR="005B7B8B">
        <w:rPr>
          <w:rFonts w:ascii="Times New Roman" w:hAnsi="Times New Roman" w:cs="Times New Roman"/>
          <w:sz w:val="24"/>
          <w:szCs w:val="24"/>
        </w:rPr>
        <w:t xml:space="preserve"> and </w:t>
      </w:r>
      <w:r w:rsidR="005B7B8B" w:rsidRPr="005B7B8B">
        <w:rPr>
          <w:rFonts w:ascii="Times New Roman" w:hAnsi="Times New Roman" w:cs="Times New Roman"/>
          <w:sz w:val="24"/>
          <w:szCs w:val="24"/>
        </w:rPr>
        <w:t>R</w:t>
      </w:r>
      <w:r w:rsidR="005B7B8B">
        <w:rPr>
          <w:rFonts w:ascii="Times New Roman" w:hAnsi="Times New Roman" w:cs="Times New Roman"/>
          <w:sz w:val="24"/>
          <w:szCs w:val="24"/>
        </w:rPr>
        <w:t>oberto</w:t>
      </w:r>
      <w:r w:rsidR="005B7B8B" w:rsidRPr="005B7B8B">
        <w:rPr>
          <w:rFonts w:ascii="Times New Roman" w:hAnsi="Times New Roman" w:cs="Times New Roman"/>
          <w:sz w:val="24"/>
          <w:szCs w:val="24"/>
        </w:rPr>
        <w:t xml:space="preserve"> Sindaco</w:t>
      </w:r>
      <w:r w:rsidR="005B7B8B">
        <w:rPr>
          <w:rFonts w:ascii="Times New Roman" w:hAnsi="Times New Roman" w:cs="Times New Roman"/>
          <w:sz w:val="24"/>
          <w:szCs w:val="24"/>
        </w:rPr>
        <w:t>.</w:t>
      </w:r>
    </w:p>
    <w:p w:rsidR="002F5978" w:rsidRPr="002D24E5" w:rsidRDefault="002F5978" w:rsidP="00BE385D">
      <w:pPr>
        <w:jc w:val="both"/>
        <w:rPr>
          <w:rFonts w:ascii="Times New Roman" w:hAnsi="Times New Roman" w:cs="Times New Roman"/>
          <w:b/>
          <w:noProof/>
          <w:sz w:val="24"/>
          <w:szCs w:val="24"/>
          <w:lang w:eastAsia="en-GB"/>
        </w:rPr>
      </w:pPr>
      <w:r w:rsidRPr="002F5978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drawing>
          <wp:inline distT="0" distB="0" distL="0" distR="0">
            <wp:extent cx="5480462" cy="4080622"/>
            <wp:effectExtent l="19050" t="0" r="5938" b="0"/>
            <wp:docPr id="1" name="Picture 1" descr="E:\POS-DOC\SOCOTRA\artigo_barcoding_mestrado_IBE\Figures\appendix_mapas_otros\App_mapas_CHmo_XEs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POS-DOC\SOCOTRA\artigo_barcoding_mestrado_IBE\Figures\appendix_mapas_otros\App_mapas_CHmo_XEso.jp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6360" cy="4092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2DED" w:rsidRDefault="002F5978" w:rsidP="00BE385D">
      <w:pPr>
        <w:jc w:val="both"/>
        <w:rPr>
          <w:rFonts w:ascii="AdvPSPAL-R" w:hAnsi="AdvPSPAL-R" w:cs="Arial"/>
          <w:b/>
          <w:noProof/>
          <w:lang w:eastAsia="en-GB"/>
        </w:rPr>
      </w:pPr>
      <w:r w:rsidRPr="002F5978">
        <w:rPr>
          <w:rFonts w:ascii="AdvPSPAL-R" w:hAnsi="AdvPSPAL-R" w:cs="Arial"/>
          <w:b/>
          <w:noProof/>
          <w:lang w:eastAsia="en-GB"/>
        </w:rPr>
        <w:drawing>
          <wp:inline distT="0" distB="0" distL="0" distR="0">
            <wp:extent cx="5479130" cy="4079631"/>
            <wp:effectExtent l="19050" t="0" r="7270" b="0"/>
            <wp:docPr id="6" name="Picture 6" descr="E:\POS-DOC\SOCOTRA\artigo_barcoding_mestrado_IBE\Figures\appendix_mapas_otros\App_mapas_M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OS-DOC\SOCOTRA\artigo_barcoding_mestrado_IBE\Figures\appendix_mapas_otros\App_mapas_MY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9130" cy="4079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12AB" w:rsidRDefault="00732DED" w:rsidP="002D24E5">
      <w:pPr>
        <w:rPr>
          <w:rFonts w:ascii="AdvPSPAL-R" w:hAnsi="AdvPSPAL-R" w:cs="Arial"/>
        </w:rPr>
      </w:pPr>
      <w:r>
        <w:rPr>
          <w:rFonts w:ascii="AdvPSPAL-R" w:hAnsi="AdvPSPAL-R" w:cs="Arial"/>
          <w:b/>
          <w:noProof/>
          <w:lang w:eastAsia="en-GB"/>
        </w:rPr>
        <w:br w:type="page"/>
      </w:r>
      <w:r w:rsidR="00B61140" w:rsidRPr="00B61140">
        <w:rPr>
          <w:rFonts w:ascii="AdvPSPAL-R" w:hAnsi="AdvPSPAL-R" w:cs="Arial"/>
          <w:b/>
          <w:noProof/>
          <w:lang w:eastAsia="en-GB"/>
        </w:rPr>
        <w:lastRenderedPageBreak/>
        <w:drawing>
          <wp:inline distT="0" distB="0" distL="0" distR="0">
            <wp:extent cx="5731510" cy="4261346"/>
            <wp:effectExtent l="0" t="0" r="2540" b="6350"/>
            <wp:docPr id="8" name="Picture 8" descr="E:\POS-DOC\SOCOTRA\artigo_barcoding_mestrado_IBE\Figures\appendix_mapas_otros\App_mapas_DIvi_HEso (1400x104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OS-DOC\SOCOTRA\artigo_barcoding_mestrado_IBE\Figures\appendix_mapas_otros\App_mapas_DIvi_HEso (1400x1041)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820" cy="4262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2DED" w:rsidRDefault="002F5978" w:rsidP="00BE385D">
      <w:pPr>
        <w:jc w:val="both"/>
        <w:rPr>
          <w:rFonts w:ascii="AdvPSPAL-R" w:hAnsi="AdvPSPAL-R" w:cs="Arial"/>
        </w:rPr>
      </w:pPr>
      <w:r w:rsidRPr="002F5978">
        <w:rPr>
          <w:rFonts w:ascii="AdvPSPAL-R" w:hAnsi="AdvPSPAL-R" w:cs="Arial"/>
          <w:noProof/>
          <w:lang w:eastAsia="en-GB"/>
        </w:rPr>
        <w:drawing>
          <wp:inline distT="0" distB="0" distL="0" distR="0">
            <wp:extent cx="5731510" cy="4267547"/>
            <wp:effectExtent l="0" t="0" r="2540" b="0"/>
            <wp:docPr id="18" name="Picture 18" descr="E:\POS-DOC\SOCOTRA\artigo_barcoding_mestrado_IBE\Figures\appendix_mapas_otros\App_mapas_HK_T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POS-DOC\SOCOTRA\artigo_barcoding_mestrado_IBE\Figures\appendix_mapas_otros\App_mapas_HK_TR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67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2DED" w:rsidRDefault="00732DED">
      <w:pPr>
        <w:rPr>
          <w:rFonts w:ascii="AdvPSPAL-R" w:hAnsi="AdvPSPAL-R" w:cs="Arial"/>
        </w:rPr>
      </w:pPr>
      <w:r>
        <w:rPr>
          <w:rFonts w:ascii="AdvPSPAL-R" w:hAnsi="AdvPSPAL-R" w:cs="Arial"/>
        </w:rPr>
        <w:br w:type="page"/>
      </w:r>
    </w:p>
    <w:p w:rsidR="00732DED" w:rsidRDefault="00B61140" w:rsidP="00BE385D">
      <w:pPr>
        <w:jc w:val="both"/>
        <w:rPr>
          <w:rFonts w:ascii="AdvPSPAL-R" w:hAnsi="AdvPSPAL-R" w:cs="Arial"/>
        </w:rPr>
      </w:pPr>
      <w:r w:rsidRPr="00B61140">
        <w:rPr>
          <w:rFonts w:ascii="AdvPSPAL-R" w:hAnsi="AdvPSPAL-R" w:cs="Arial"/>
          <w:noProof/>
          <w:lang w:eastAsia="en-GB"/>
        </w:rPr>
        <w:lastRenderedPageBreak/>
        <w:drawing>
          <wp:inline distT="0" distB="0" distL="0" distR="0">
            <wp:extent cx="5731510" cy="4261346"/>
            <wp:effectExtent l="0" t="0" r="2540" b="6350"/>
            <wp:docPr id="7" name="Picture 7" descr="E:\POS-DOC\SOCOTRA\artigo_barcoding_mestrado_IBE\Figures\appendix_mapas_otros\App_mapas_PA_ME (1400x104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POS-DOC\SOCOTRA\artigo_barcoding_mestrado_IBE\Figures\appendix_mapas_otros\App_mapas_PA_ME (1400x1041)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77" cy="4261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2DED" w:rsidRDefault="002F5978" w:rsidP="00BE385D">
      <w:pPr>
        <w:jc w:val="both"/>
        <w:rPr>
          <w:rFonts w:ascii="AdvPSPAL-R" w:hAnsi="AdvPSPAL-R" w:cs="Arial"/>
        </w:rPr>
      </w:pPr>
      <w:r w:rsidRPr="002F5978">
        <w:rPr>
          <w:rFonts w:ascii="AdvPSPAL-R" w:hAnsi="AdvPSPAL-R" w:cs="Arial"/>
          <w:noProof/>
          <w:lang w:eastAsia="en-GB"/>
        </w:rPr>
        <w:drawing>
          <wp:inline distT="0" distB="0" distL="0" distR="0">
            <wp:extent cx="5731510" cy="4267547"/>
            <wp:effectExtent l="0" t="0" r="2540" b="0"/>
            <wp:docPr id="20" name="Picture 20" descr="E:\POS-DOC\SOCOTRA\artigo_barcoding_mestrado_IBE\Figures\appendix_mapas_otros\App_mapas_PRab_ig_i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POS-DOC\SOCOTRA\artigo_barcoding_mestrado_IBE\Figures\appendix_mapas_otros\App_mapas_PRab_ig_in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67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2DED" w:rsidRDefault="00732DED">
      <w:pPr>
        <w:rPr>
          <w:rFonts w:ascii="AdvPSPAL-R" w:hAnsi="AdvPSPAL-R" w:cs="Arial"/>
        </w:rPr>
      </w:pPr>
      <w:r>
        <w:rPr>
          <w:rFonts w:ascii="AdvPSPAL-R" w:hAnsi="AdvPSPAL-R" w:cs="Arial"/>
        </w:rPr>
        <w:br w:type="page"/>
      </w:r>
    </w:p>
    <w:p w:rsidR="00732DED" w:rsidRDefault="002F5978" w:rsidP="00BE385D">
      <w:pPr>
        <w:jc w:val="both"/>
        <w:rPr>
          <w:rFonts w:ascii="AdvPSPAL-R" w:hAnsi="AdvPSPAL-R" w:cs="Arial"/>
        </w:rPr>
      </w:pPr>
      <w:r w:rsidRPr="002F5978">
        <w:rPr>
          <w:rFonts w:ascii="AdvPSPAL-R" w:hAnsi="AdvPSPAL-R" w:cs="Arial"/>
          <w:noProof/>
          <w:lang w:eastAsia="en-GB"/>
        </w:rPr>
        <w:lastRenderedPageBreak/>
        <w:drawing>
          <wp:inline distT="0" distB="0" distL="0" distR="0">
            <wp:extent cx="5731510" cy="4267547"/>
            <wp:effectExtent l="0" t="0" r="2540" b="0"/>
            <wp:docPr id="21" name="Picture 21" descr="E:\POS-DOC\SOCOTRA\artigo_barcoding_mestrado_IBE\Figures\appendix_mapas_otros\App_mapas_PRob_gu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POS-DOC\SOCOTRA\artigo_barcoding_mestrado_IBE\Figures\appendix_mapas_otros\App_mapas_PRob_gu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67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2DED" w:rsidRDefault="005D2133" w:rsidP="00732DED">
      <w:pPr>
        <w:rPr>
          <w:rFonts w:ascii="AdvPSPAL-R" w:hAnsi="AdvPSPAL-R" w:cs="Arial"/>
        </w:rPr>
      </w:pPr>
      <w:r w:rsidRPr="005D2133">
        <w:rPr>
          <w:rFonts w:ascii="AdvPSPAL-R" w:hAnsi="AdvPSPAL-R" w:cs="Arial"/>
          <w:noProof/>
          <w:lang w:eastAsia="en-GB"/>
        </w:rPr>
        <w:drawing>
          <wp:inline distT="0" distB="0" distL="0" distR="0">
            <wp:extent cx="5868039" cy="4364736"/>
            <wp:effectExtent l="0" t="0" r="0" b="0"/>
            <wp:docPr id="3" name="Picture 3" descr="E:\POS-DOC\SOCOTRA\artigo_barcoding_mestrado_IBE\Figures\appendix_mapas_otros\App_mapas_PRso_PRs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OS-DOC\SOCOTRA\artigo_barcoding_mestrado_IBE\Figures\appendix_mapas_otros\App_mapas_PRso_PRsa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2559" cy="4368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32DED">
        <w:rPr>
          <w:rFonts w:ascii="AdvPSPAL-R" w:hAnsi="AdvPSPAL-R" w:cs="Arial"/>
        </w:rPr>
        <w:br w:type="page"/>
      </w:r>
    </w:p>
    <w:p w:rsidR="00C604AB" w:rsidRDefault="002F5978">
      <w:pPr>
        <w:rPr>
          <w:rFonts w:ascii="AdvPSPAL-R" w:hAnsi="AdvPSPAL-R" w:cs="Arial"/>
        </w:rPr>
      </w:pPr>
      <w:r w:rsidRPr="002F5978">
        <w:rPr>
          <w:rFonts w:ascii="AdvPSPAL-R" w:hAnsi="AdvPSPAL-R" w:cs="Arial"/>
          <w:noProof/>
          <w:lang w:eastAsia="en-GB"/>
        </w:rPr>
        <w:lastRenderedPageBreak/>
        <w:drawing>
          <wp:inline distT="0" distB="0" distL="0" distR="0">
            <wp:extent cx="5731510" cy="4267547"/>
            <wp:effectExtent l="0" t="0" r="2540" b="0"/>
            <wp:docPr id="23" name="Picture 23" descr="E:\POS-DOC\SOCOTRA\artigo_barcoding_mestrado_IBE\Figures\appendix_mapas_otros\App_mapas_H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E:\POS-DOC\SOCOTRA\artigo_barcoding_mestrado_IBE\Figures\appendix_mapas_otros\App_mapas_HA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67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2DED" w:rsidRDefault="00112DD5">
      <w:pPr>
        <w:rPr>
          <w:rFonts w:ascii="AdvPSPAL-R" w:hAnsi="AdvPSPAL-R" w:cs="Arial"/>
        </w:rPr>
      </w:pPr>
      <w:r w:rsidRPr="00112DD5">
        <w:rPr>
          <w:rFonts w:ascii="AdvPSPAL-R" w:hAnsi="AdvPSPAL-R" w:cs="Arial"/>
          <w:noProof/>
          <w:lang w:eastAsia="en-GB"/>
        </w:rPr>
        <w:drawing>
          <wp:inline distT="0" distB="0" distL="0" distR="0">
            <wp:extent cx="5900928" cy="4383546"/>
            <wp:effectExtent l="0" t="0" r="5080" b="0"/>
            <wp:docPr id="5" name="Picture 5" descr="E:\POS-DOC\SOCOTRA\artigo_barcoding_mestrado_IBE\Figures\appendix_mapas_otros\App_mapas_HEpu_fl_ro (1400x104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OS-DOC\SOCOTRA\artigo_barcoding_mestrado_IBE\Figures\appendix_mapas_otros\App_mapas_HEpu_fl_ro (1400x1041)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4463" cy="43861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32DED">
        <w:rPr>
          <w:rFonts w:ascii="AdvPSPAL-R" w:hAnsi="AdvPSPAL-R" w:cs="Arial"/>
        </w:rPr>
        <w:br w:type="page"/>
      </w:r>
    </w:p>
    <w:p w:rsidR="00732DED" w:rsidRDefault="003225C1" w:rsidP="00732DED">
      <w:pPr>
        <w:rPr>
          <w:rFonts w:ascii="AdvPSPAL-R" w:hAnsi="AdvPSPAL-R" w:cs="Arial"/>
        </w:rPr>
      </w:pPr>
      <w:r w:rsidRPr="003225C1">
        <w:rPr>
          <w:rFonts w:ascii="AdvPSPAL-R" w:hAnsi="AdvPSPAL-R" w:cs="Arial"/>
          <w:noProof/>
          <w:lang w:eastAsia="en-GB"/>
        </w:rPr>
        <w:lastRenderedPageBreak/>
        <w:drawing>
          <wp:inline distT="0" distB="0" distL="0" distR="0">
            <wp:extent cx="5657088" cy="4202408"/>
            <wp:effectExtent l="0" t="0" r="1270" b="8255"/>
            <wp:docPr id="4" name="Picture 4" descr="E:\POS-DOC\SOCOTRA\artigo_barcoding_mestrado_IBE\Figures\appendix_mapas_otros\App_mapas_HEfo_ox_ho (1400x104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POS-DOC\SOCOTRA\artigo_barcoding_mestrado_IBE\Figures\appendix_mapas_otros\App_mapas_HEfo_ox_ho (1400x1041)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1819" cy="4205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C7534" w:rsidRDefault="005D2133" w:rsidP="00732DED">
      <w:pPr>
        <w:rPr>
          <w:rFonts w:ascii="AdvPSPAL-R" w:hAnsi="AdvPSPAL-R" w:cs="Arial"/>
        </w:rPr>
      </w:pPr>
      <w:r w:rsidRPr="005D2133">
        <w:rPr>
          <w:rFonts w:ascii="AdvPSPAL-R" w:hAnsi="AdvPSPAL-R" w:cs="Arial"/>
          <w:noProof/>
          <w:lang w:eastAsia="en-GB"/>
        </w:rPr>
        <w:drawing>
          <wp:inline distT="0" distB="0" distL="0" distR="0">
            <wp:extent cx="5731510" cy="4263184"/>
            <wp:effectExtent l="0" t="0" r="2540" b="4445"/>
            <wp:docPr id="2" name="Picture 2" descr="E:\POS-DOC\SOCOTRA\artigo_barcoding_mestrado_IBE\Figures\appendix_mapas_otros\App_mapas_HEgr_dr_i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POS-DOC\SOCOTRA\artigo_barcoding_mestrado_IBE\Figures\appendix_mapas_otros\App_mapas_HEgr_dr_in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203" cy="42651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C7534" w:rsidRDefault="008C7534">
      <w:pPr>
        <w:rPr>
          <w:rFonts w:ascii="AdvPSPAL-R" w:hAnsi="AdvPSPAL-R" w:cs="Arial"/>
        </w:rPr>
      </w:pPr>
      <w:bookmarkStart w:id="0" w:name="_GoBack"/>
      <w:bookmarkEnd w:id="0"/>
    </w:p>
    <w:sectPr w:rsidR="008C7534" w:rsidSect="00732DED">
      <w:pgSz w:w="11906" w:h="16838"/>
      <w:pgMar w:top="1440" w:right="1440" w:bottom="284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PSPAL-R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E385D"/>
    <w:rsid w:val="0000043F"/>
    <w:rsid w:val="000028D1"/>
    <w:rsid w:val="00003286"/>
    <w:rsid w:val="00004304"/>
    <w:rsid w:val="00005F01"/>
    <w:rsid w:val="00006E03"/>
    <w:rsid w:val="0000715C"/>
    <w:rsid w:val="00007ADF"/>
    <w:rsid w:val="00007F24"/>
    <w:rsid w:val="00010851"/>
    <w:rsid w:val="00010971"/>
    <w:rsid w:val="00010F45"/>
    <w:rsid w:val="000119DB"/>
    <w:rsid w:val="00011CFA"/>
    <w:rsid w:val="000147ED"/>
    <w:rsid w:val="0001527B"/>
    <w:rsid w:val="000161C7"/>
    <w:rsid w:val="000163C3"/>
    <w:rsid w:val="00016928"/>
    <w:rsid w:val="00016EAD"/>
    <w:rsid w:val="00016F1B"/>
    <w:rsid w:val="0001708D"/>
    <w:rsid w:val="0001735A"/>
    <w:rsid w:val="000178B6"/>
    <w:rsid w:val="0002070A"/>
    <w:rsid w:val="00020751"/>
    <w:rsid w:val="00020897"/>
    <w:rsid w:val="0002141D"/>
    <w:rsid w:val="00021C7C"/>
    <w:rsid w:val="00021EDE"/>
    <w:rsid w:val="00022E97"/>
    <w:rsid w:val="00023932"/>
    <w:rsid w:val="00023DE4"/>
    <w:rsid w:val="00023E4B"/>
    <w:rsid w:val="0002430E"/>
    <w:rsid w:val="000244B7"/>
    <w:rsid w:val="00026D1D"/>
    <w:rsid w:val="0002745E"/>
    <w:rsid w:val="00027BCC"/>
    <w:rsid w:val="000301C7"/>
    <w:rsid w:val="00030F7A"/>
    <w:rsid w:val="000310BF"/>
    <w:rsid w:val="00031406"/>
    <w:rsid w:val="00031632"/>
    <w:rsid w:val="00031656"/>
    <w:rsid w:val="00032E4C"/>
    <w:rsid w:val="0003380D"/>
    <w:rsid w:val="00033EC0"/>
    <w:rsid w:val="00034637"/>
    <w:rsid w:val="00034C22"/>
    <w:rsid w:val="00036579"/>
    <w:rsid w:val="0003662D"/>
    <w:rsid w:val="00036BE0"/>
    <w:rsid w:val="00037211"/>
    <w:rsid w:val="00037B2D"/>
    <w:rsid w:val="000401D0"/>
    <w:rsid w:val="00040FDC"/>
    <w:rsid w:val="00041307"/>
    <w:rsid w:val="00042C0D"/>
    <w:rsid w:val="00043052"/>
    <w:rsid w:val="000437C6"/>
    <w:rsid w:val="00043BB5"/>
    <w:rsid w:val="00045572"/>
    <w:rsid w:val="0004617D"/>
    <w:rsid w:val="00046A66"/>
    <w:rsid w:val="000473D8"/>
    <w:rsid w:val="000505D9"/>
    <w:rsid w:val="00050D91"/>
    <w:rsid w:val="00050DE4"/>
    <w:rsid w:val="0005157C"/>
    <w:rsid w:val="000516C5"/>
    <w:rsid w:val="00051A37"/>
    <w:rsid w:val="000542F7"/>
    <w:rsid w:val="00054D73"/>
    <w:rsid w:val="0005546E"/>
    <w:rsid w:val="0005593D"/>
    <w:rsid w:val="00055CAC"/>
    <w:rsid w:val="00056DFF"/>
    <w:rsid w:val="00057B03"/>
    <w:rsid w:val="000607C4"/>
    <w:rsid w:val="00062294"/>
    <w:rsid w:val="000642E6"/>
    <w:rsid w:val="000645E6"/>
    <w:rsid w:val="000646F9"/>
    <w:rsid w:val="000648A9"/>
    <w:rsid w:val="0006574F"/>
    <w:rsid w:val="00065F07"/>
    <w:rsid w:val="000665ED"/>
    <w:rsid w:val="0006787B"/>
    <w:rsid w:val="0007114D"/>
    <w:rsid w:val="0007283F"/>
    <w:rsid w:val="00072CE1"/>
    <w:rsid w:val="0007361B"/>
    <w:rsid w:val="000739BA"/>
    <w:rsid w:val="00073ACB"/>
    <w:rsid w:val="00074753"/>
    <w:rsid w:val="00074AE3"/>
    <w:rsid w:val="00074D6A"/>
    <w:rsid w:val="000756A3"/>
    <w:rsid w:val="00075BC4"/>
    <w:rsid w:val="0007664C"/>
    <w:rsid w:val="0007743F"/>
    <w:rsid w:val="00077ECF"/>
    <w:rsid w:val="00080AE9"/>
    <w:rsid w:val="00081CB7"/>
    <w:rsid w:val="00082641"/>
    <w:rsid w:val="0008276C"/>
    <w:rsid w:val="00082BDE"/>
    <w:rsid w:val="00082BF2"/>
    <w:rsid w:val="00082D64"/>
    <w:rsid w:val="00082FB3"/>
    <w:rsid w:val="000848F0"/>
    <w:rsid w:val="00084DF4"/>
    <w:rsid w:val="00085846"/>
    <w:rsid w:val="000867C3"/>
    <w:rsid w:val="00086C17"/>
    <w:rsid w:val="000878B5"/>
    <w:rsid w:val="00087D08"/>
    <w:rsid w:val="0009029C"/>
    <w:rsid w:val="0009053A"/>
    <w:rsid w:val="000908C6"/>
    <w:rsid w:val="00090BBC"/>
    <w:rsid w:val="000911F0"/>
    <w:rsid w:val="0009129F"/>
    <w:rsid w:val="00091770"/>
    <w:rsid w:val="00091B7A"/>
    <w:rsid w:val="000920E2"/>
    <w:rsid w:val="00092AE8"/>
    <w:rsid w:val="00092BDF"/>
    <w:rsid w:val="000942BD"/>
    <w:rsid w:val="0009436F"/>
    <w:rsid w:val="0009455E"/>
    <w:rsid w:val="00095902"/>
    <w:rsid w:val="00095AE5"/>
    <w:rsid w:val="00095F13"/>
    <w:rsid w:val="00096EE6"/>
    <w:rsid w:val="000A0414"/>
    <w:rsid w:val="000A0812"/>
    <w:rsid w:val="000A088E"/>
    <w:rsid w:val="000A1624"/>
    <w:rsid w:val="000A17AF"/>
    <w:rsid w:val="000A1BC1"/>
    <w:rsid w:val="000A21F1"/>
    <w:rsid w:val="000A35FF"/>
    <w:rsid w:val="000A3651"/>
    <w:rsid w:val="000A3F42"/>
    <w:rsid w:val="000A4146"/>
    <w:rsid w:val="000A4575"/>
    <w:rsid w:val="000A4CE4"/>
    <w:rsid w:val="000A56E3"/>
    <w:rsid w:val="000A58B2"/>
    <w:rsid w:val="000A5B3F"/>
    <w:rsid w:val="000A71E6"/>
    <w:rsid w:val="000A7E9B"/>
    <w:rsid w:val="000B18CD"/>
    <w:rsid w:val="000B1C1B"/>
    <w:rsid w:val="000B2C09"/>
    <w:rsid w:val="000B2C45"/>
    <w:rsid w:val="000B38A3"/>
    <w:rsid w:val="000B3A76"/>
    <w:rsid w:val="000B428D"/>
    <w:rsid w:val="000B43E2"/>
    <w:rsid w:val="000B53B3"/>
    <w:rsid w:val="000B586D"/>
    <w:rsid w:val="000B624E"/>
    <w:rsid w:val="000B72FF"/>
    <w:rsid w:val="000C071D"/>
    <w:rsid w:val="000C0CD4"/>
    <w:rsid w:val="000C164C"/>
    <w:rsid w:val="000C1F3A"/>
    <w:rsid w:val="000C3231"/>
    <w:rsid w:val="000C40E4"/>
    <w:rsid w:val="000C4953"/>
    <w:rsid w:val="000C55BD"/>
    <w:rsid w:val="000C700F"/>
    <w:rsid w:val="000C7F64"/>
    <w:rsid w:val="000D1902"/>
    <w:rsid w:val="000D2716"/>
    <w:rsid w:val="000D2A24"/>
    <w:rsid w:val="000D2A3D"/>
    <w:rsid w:val="000D404A"/>
    <w:rsid w:val="000D5561"/>
    <w:rsid w:val="000D5C94"/>
    <w:rsid w:val="000D62BF"/>
    <w:rsid w:val="000D72B8"/>
    <w:rsid w:val="000D7514"/>
    <w:rsid w:val="000D7B97"/>
    <w:rsid w:val="000E0ED8"/>
    <w:rsid w:val="000E15CD"/>
    <w:rsid w:val="000E2909"/>
    <w:rsid w:val="000E2E43"/>
    <w:rsid w:val="000E45AF"/>
    <w:rsid w:val="000E4E17"/>
    <w:rsid w:val="000E4FE5"/>
    <w:rsid w:val="000E547E"/>
    <w:rsid w:val="000E58B9"/>
    <w:rsid w:val="000E5B5B"/>
    <w:rsid w:val="000E5DCA"/>
    <w:rsid w:val="000E6066"/>
    <w:rsid w:val="000E6AD0"/>
    <w:rsid w:val="000E70AD"/>
    <w:rsid w:val="000F0561"/>
    <w:rsid w:val="000F100F"/>
    <w:rsid w:val="000F39BB"/>
    <w:rsid w:val="000F47F7"/>
    <w:rsid w:val="000F4DBB"/>
    <w:rsid w:val="000F5677"/>
    <w:rsid w:val="000F5C9A"/>
    <w:rsid w:val="000F658A"/>
    <w:rsid w:val="000F74DD"/>
    <w:rsid w:val="00100133"/>
    <w:rsid w:val="001006E1"/>
    <w:rsid w:val="0010084C"/>
    <w:rsid w:val="00102548"/>
    <w:rsid w:val="00103F12"/>
    <w:rsid w:val="00105D1B"/>
    <w:rsid w:val="001063B5"/>
    <w:rsid w:val="001064BA"/>
    <w:rsid w:val="0010651A"/>
    <w:rsid w:val="00106D47"/>
    <w:rsid w:val="001100FD"/>
    <w:rsid w:val="001105F8"/>
    <w:rsid w:val="0011155F"/>
    <w:rsid w:val="001128DB"/>
    <w:rsid w:val="00112B52"/>
    <w:rsid w:val="00112BC4"/>
    <w:rsid w:val="00112DD5"/>
    <w:rsid w:val="00112F47"/>
    <w:rsid w:val="0011503C"/>
    <w:rsid w:val="001150EF"/>
    <w:rsid w:val="00115456"/>
    <w:rsid w:val="00115A89"/>
    <w:rsid w:val="00115F87"/>
    <w:rsid w:val="001203CF"/>
    <w:rsid w:val="0012072D"/>
    <w:rsid w:val="001216CF"/>
    <w:rsid w:val="0012175A"/>
    <w:rsid w:val="001217F0"/>
    <w:rsid w:val="00121BD1"/>
    <w:rsid w:val="00122223"/>
    <w:rsid w:val="001235CA"/>
    <w:rsid w:val="00123EC8"/>
    <w:rsid w:val="001267FE"/>
    <w:rsid w:val="001273F6"/>
    <w:rsid w:val="001277CC"/>
    <w:rsid w:val="00127930"/>
    <w:rsid w:val="00127AE6"/>
    <w:rsid w:val="0013007A"/>
    <w:rsid w:val="001302EC"/>
    <w:rsid w:val="001309B3"/>
    <w:rsid w:val="00130F64"/>
    <w:rsid w:val="00131C66"/>
    <w:rsid w:val="001327A8"/>
    <w:rsid w:val="00132B3F"/>
    <w:rsid w:val="00132FA0"/>
    <w:rsid w:val="0013310A"/>
    <w:rsid w:val="0013369E"/>
    <w:rsid w:val="00133C1C"/>
    <w:rsid w:val="001341BC"/>
    <w:rsid w:val="001347D9"/>
    <w:rsid w:val="001349B3"/>
    <w:rsid w:val="00134A17"/>
    <w:rsid w:val="0013579A"/>
    <w:rsid w:val="00135C3E"/>
    <w:rsid w:val="00136C28"/>
    <w:rsid w:val="00136F40"/>
    <w:rsid w:val="0013706E"/>
    <w:rsid w:val="001370EE"/>
    <w:rsid w:val="001375D9"/>
    <w:rsid w:val="001403FE"/>
    <w:rsid w:val="00141486"/>
    <w:rsid w:val="0014151C"/>
    <w:rsid w:val="00141D39"/>
    <w:rsid w:val="00141FFF"/>
    <w:rsid w:val="00142462"/>
    <w:rsid w:val="001428C7"/>
    <w:rsid w:val="00142A2C"/>
    <w:rsid w:val="00142E7E"/>
    <w:rsid w:val="00142FE2"/>
    <w:rsid w:val="001443D5"/>
    <w:rsid w:val="00144B83"/>
    <w:rsid w:val="00145313"/>
    <w:rsid w:val="0014559C"/>
    <w:rsid w:val="001459F6"/>
    <w:rsid w:val="00145A61"/>
    <w:rsid w:val="00145F36"/>
    <w:rsid w:val="0014647A"/>
    <w:rsid w:val="001466FF"/>
    <w:rsid w:val="00147F2B"/>
    <w:rsid w:val="00147F4D"/>
    <w:rsid w:val="0015055C"/>
    <w:rsid w:val="00150D1E"/>
    <w:rsid w:val="00151287"/>
    <w:rsid w:val="001514ED"/>
    <w:rsid w:val="00153DED"/>
    <w:rsid w:val="00154935"/>
    <w:rsid w:val="00154D0C"/>
    <w:rsid w:val="00155515"/>
    <w:rsid w:val="00161FC1"/>
    <w:rsid w:val="00162CAD"/>
    <w:rsid w:val="00162D7F"/>
    <w:rsid w:val="00164171"/>
    <w:rsid w:val="001658CB"/>
    <w:rsid w:val="0016620A"/>
    <w:rsid w:val="0016646F"/>
    <w:rsid w:val="00166CF6"/>
    <w:rsid w:val="00166DD9"/>
    <w:rsid w:val="00167039"/>
    <w:rsid w:val="00167D5B"/>
    <w:rsid w:val="00170612"/>
    <w:rsid w:val="00170D64"/>
    <w:rsid w:val="00170F61"/>
    <w:rsid w:val="00171036"/>
    <w:rsid w:val="001717E9"/>
    <w:rsid w:val="00171D90"/>
    <w:rsid w:val="001726AC"/>
    <w:rsid w:val="001732F5"/>
    <w:rsid w:val="001743AE"/>
    <w:rsid w:val="001750F3"/>
    <w:rsid w:val="00175CC1"/>
    <w:rsid w:val="00176BBF"/>
    <w:rsid w:val="00176E9A"/>
    <w:rsid w:val="0017717F"/>
    <w:rsid w:val="00177217"/>
    <w:rsid w:val="00177BAE"/>
    <w:rsid w:val="00180EA0"/>
    <w:rsid w:val="0018203D"/>
    <w:rsid w:val="001827A1"/>
    <w:rsid w:val="00183A2D"/>
    <w:rsid w:val="001842C7"/>
    <w:rsid w:val="00184643"/>
    <w:rsid w:val="00184F6D"/>
    <w:rsid w:val="00185A94"/>
    <w:rsid w:val="0018628A"/>
    <w:rsid w:val="0018703B"/>
    <w:rsid w:val="00187141"/>
    <w:rsid w:val="00187590"/>
    <w:rsid w:val="00190B20"/>
    <w:rsid w:val="00191946"/>
    <w:rsid w:val="00191A2C"/>
    <w:rsid w:val="00191A7A"/>
    <w:rsid w:val="00191AA7"/>
    <w:rsid w:val="00191CDD"/>
    <w:rsid w:val="001920A1"/>
    <w:rsid w:val="00192725"/>
    <w:rsid w:val="0019281E"/>
    <w:rsid w:val="0019289A"/>
    <w:rsid w:val="0019296F"/>
    <w:rsid w:val="00192ED5"/>
    <w:rsid w:val="001933FE"/>
    <w:rsid w:val="00193A9C"/>
    <w:rsid w:val="00193CAF"/>
    <w:rsid w:val="0019415A"/>
    <w:rsid w:val="001954AF"/>
    <w:rsid w:val="00195DB4"/>
    <w:rsid w:val="00196846"/>
    <w:rsid w:val="00196BF0"/>
    <w:rsid w:val="00197069"/>
    <w:rsid w:val="00197170"/>
    <w:rsid w:val="00197862"/>
    <w:rsid w:val="00197945"/>
    <w:rsid w:val="001A010C"/>
    <w:rsid w:val="001A0D93"/>
    <w:rsid w:val="001A14C0"/>
    <w:rsid w:val="001A332F"/>
    <w:rsid w:val="001A37EC"/>
    <w:rsid w:val="001A380C"/>
    <w:rsid w:val="001A3810"/>
    <w:rsid w:val="001A44A9"/>
    <w:rsid w:val="001A47C8"/>
    <w:rsid w:val="001A4873"/>
    <w:rsid w:val="001A4BAF"/>
    <w:rsid w:val="001A5452"/>
    <w:rsid w:val="001A5CB3"/>
    <w:rsid w:val="001A6AE8"/>
    <w:rsid w:val="001A7F87"/>
    <w:rsid w:val="001B0528"/>
    <w:rsid w:val="001B141D"/>
    <w:rsid w:val="001B272B"/>
    <w:rsid w:val="001B33D4"/>
    <w:rsid w:val="001B3645"/>
    <w:rsid w:val="001B3EB0"/>
    <w:rsid w:val="001B4187"/>
    <w:rsid w:val="001B48A7"/>
    <w:rsid w:val="001B4CF0"/>
    <w:rsid w:val="001B4F44"/>
    <w:rsid w:val="001B50C1"/>
    <w:rsid w:val="001B5777"/>
    <w:rsid w:val="001B62AD"/>
    <w:rsid w:val="001B6AC1"/>
    <w:rsid w:val="001B6E35"/>
    <w:rsid w:val="001B6F08"/>
    <w:rsid w:val="001B7375"/>
    <w:rsid w:val="001C04C8"/>
    <w:rsid w:val="001C0DBD"/>
    <w:rsid w:val="001C28E9"/>
    <w:rsid w:val="001C332A"/>
    <w:rsid w:val="001C3648"/>
    <w:rsid w:val="001C3EBC"/>
    <w:rsid w:val="001C44A1"/>
    <w:rsid w:val="001C44CE"/>
    <w:rsid w:val="001C466C"/>
    <w:rsid w:val="001C4E1B"/>
    <w:rsid w:val="001C5C18"/>
    <w:rsid w:val="001C6DB8"/>
    <w:rsid w:val="001C6ED1"/>
    <w:rsid w:val="001C6F70"/>
    <w:rsid w:val="001C7932"/>
    <w:rsid w:val="001C7D97"/>
    <w:rsid w:val="001D17D5"/>
    <w:rsid w:val="001D20B0"/>
    <w:rsid w:val="001D24E0"/>
    <w:rsid w:val="001D2568"/>
    <w:rsid w:val="001D269B"/>
    <w:rsid w:val="001D2765"/>
    <w:rsid w:val="001D2AF4"/>
    <w:rsid w:val="001D2DCA"/>
    <w:rsid w:val="001D43D5"/>
    <w:rsid w:val="001D4BED"/>
    <w:rsid w:val="001D4F6B"/>
    <w:rsid w:val="001D5386"/>
    <w:rsid w:val="001D5C5B"/>
    <w:rsid w:val="001D5E1C"/>
    <w:rsid w:val="001D6599"/>
    <w:rsid w:val="001D7A60"/>
    <w:rsid w:val="001E01B9"/>
    <w:rsid w:val="001E06DE"/>
    <w:rsid w:val="001E0C0C"/>
    <w:rsid w:val="001E14A5"/>
    <w:rsid w:val="001E1547"/>
    <w:rsid w:val="001E2E42"/>
    <w:rsid w:val="001E3221"/>
    <w:rsid w:val="001E32B8"/>
    <w:rsid w:val="001E36E2"/>
    <w:rsid w:val="001E563C"/>
    <w:rsid w:val="001E588D"/>
    <w:rsid w:val="001E5917"/>
    <w:rsid w:val="001E5A32"/>
    <w:rsid w:val="001E5AB0"/>
    <w:rsid w:val="001E6D23"/>
    <w:rsid w:val="001E79A8"/>
    <w:rsid w:val="001E7A50"/>
    <w:rsid w:val="001F0775"/>
    <w:rsid w:val="001F17D3"/>
    <w:rsid w:val="001F2CB2"/>
    <w:rsid w:val="001F2D69"/>
    <w:rsid w:val="001F2FE3"/>
    <w:rsid w:val="001F38DD"/>
    <w:rsid w:val="001F435E"/>
    <w:rsid w:val="001F5236"/>
    <w:rsid w:val="001F6F8F"/>
    <w:rsid w:val="001F75A3"/>
    <w:rsid w:val="001F75A4"/>
    <w:rsid w:val="00200111"/>
    <w:rsid w:val="002024F2"/>
    <w:rsid w:val="0020298D"/>
    <w:rsid w:val="00203D85"/>
    <w:rsid w:val="002042D0"/>
    <w:rsid w:val="002044DA"/>
    <w:rsid w:val="00205434"/>
    <w:rsid w:val="0020691C"/>
    <w:rsid w:val="00206A8D"/>
    <w:rsid w:val="00207136"/>
    <w:rsid w:val="00207646"/>
    <w:rsid w:val="002077D3"/>
    <w:rsid w:val="002105B8"/>
    <w:rsid w:val="00210A37"/>
    <w:rsid w:val="00210C16"/>
    <w:rsid w:val="0021218D"/>
    <w:rsid w:val="0021266F"/>
    <w:rsid w:val="00212A23"/>
    <w:rsid w:val="00212A96"/>
    <w:rsid w:val="002130F2"/>
    <w:rsid w:val="00213359"/>
    <w:rsid w:val="0021376A"/>
    <w:rsid w:val="002137C7"/>
    <w:rsid w:val="0021385D"/>
    <w:rsid w:val="00214313"/>
    <w:rsid w:val="002143F4"/>
    <w:rsid w:val="0021491F"/>
    <w:rsid w:val="00215D0E"/>
    <w:rsid w:val="002166D0"/>
    <w:rsid w:val="002169B7"/>
    <w:rsid w:val="00216C11"/>
    <w:rsid w:val="002171C7"/>
    <w:rsid w:val="00217705"/>
    <w:rsid w:val="00217CB1"/>
    <w:rsid w:val="00217F53"/>
    <w:rsid w:val="002201F9"/>
    <w:rsid w:val="002203DC"/>
    <w:rsid w:val="00220607"/>
    <w:rsid w:val="00221DBB"/>
    <w:rsid w:val="00221E37"/>
    <w:rsid w:val="002232C5"/>
    <w:rsid w:val="002267E6"/>
    <w:rsid w:val="00226840"/>
    <w:rsid w:val="00226847"/>
    <w:rsid w:val="00226F4F"/>
    <w:rsid w:val="00227DCC"/>
    <w:rsid w:val="002302A5"/>
    <w:rsid w:val="00230BE3"/>
    <w:rsid w:val="00230BE4"/>
    <w:rsid w:val="00231E63"/>
    <w:rsid w:val="002324E9"/>
    <w:rsid w:val="00232A44"/>
    <w:rsid w:val="00232ADD"/>
    <w:rsid w:val="00232B2B"/>
    <w:rsid w:val="0023321B"/>
    <w:rsid w:val="00233370"/>
    <w:rsid w:val="002335E9"/>
    <w:rsid w:val="002341B3"/>
    <w:rsid w:val="00234250"/>
    <w:rsid w:val="00234B06"/>
    <w:rsid w:val="00236380"/>
    <w:rsid w:val="00236600"/>
    <w:rsid w:val="00236DF9"/>
    <w:rsid w:val="002376EA"/>
    <w:rsid w:val="00237999"/>
    <w:rsid w:val="00237CCC"/>
    <w:rsid w:val="00237E2D"/>
    <w:rsid w:val="002401E2"/>
    <w:rsid w:val="002404FD"/>
    <w:rsid w:val="00240518"/>
    <w:rsid w:val="00240679"/>
    <w:rsid w:val="002406E4"/>
    <w:rsid w:val="00240DF5"/>
    <w:rsid w:val="00240E63"/>
    <w:rsid w:val="0024110E"/>
    <w:rsid w:val="00241B37"/>
    <w:rsid w:val="00241D0E"/>
    <w:rsid w:val="00242C2C"/>
    <w:rsid w:val="002431C6"/>
    <w:rsid w:val="002434FE"/>
    <w:rsid w:val="002438DE"/>
    <w:rsid w:val="00243B09"/>
    <w:rsid w:val="002444AE"/>
    <w:rsid w:val="002445CC"/>
    <w:rsid w:val="0024571F"/>
    <w:rsid w:val="002467C7"/>
    <w:rsid w:val="002506BD"/>
    <w:rsid w:val="00251FB3"/>
    <w:rsid w:val="00252126"/>
    <w:rsid w:val="002528F1"/>
    <w:rsid w:val="002535B0"/>
    <w:rsid w:val="002551AF"/>
    <w:rsid w:val="00255995"/>
    <w:rsid w:val="00255AFD"/>
    <w:rsid w:val="002568DA"/>
    <w:rsid w:val="002570B7"/>
    <w:rsid w:val="00257702"/>
    <w:rsid w:val="00257858"/>
    <w:rsid w:val="00257AD3"/>
    <w:rsid w:val="00260D7F"/>
    <w:rsid w:val="00261618"/>
    <w:rsid w:val="0026249D"/>
    <w:rsid w:val="00263075"/>
    <w:rsid w:val="00265606"/>
    <w:rsid w:val="002657B8"/>
    <w:rsid w:val="00266511"/>
    <w:rsid w:val="00266E3B"/>
    <w:rsid w:val="00267557"/>
    <w:rsid w:val="00270202"/>
    <w:rsid w:val="002706A6"/>
    <w:rsid w:val="00270DE3"/>
    <w:rsid w:val="00271540"/>
    <w:rsid w:val="002715BB"/>
    <w:rsid w:val="00272102"/>
    <w:rsid w:val="002728BD"/>
    <w:rsid w:val="00272F98"/>
    <w:rsid w:val="00273050"/>
    <w:rsid w:val="002747E8"/>
    <w:rsid w:val="00275240"/>
    <w:rsid w:val="00276AE2"/>
    <w:rsid w:val="00277971"/>
    <w:rsid w:val="002806C0"/>
    <w:rsid w:val="00281093"/>
    <w:rsid w:val="002820F8"/>
    <w:rsid w:val="00282364"/>
    <w:rsid w:val="002828C4"/>
    <w:rsid w:val="00282CE1"/>
    <w:rsid w:val="00282DE2"/>
    <w:rsid w:val="00282E58"/>
    <w:rsid w:val="002847FA"/>
    <w:rsid w:val="0028489F"/>
    <w:rsid w:val="00285938"/>
    <w:rsid w:val="00286774"/>
    <w:rsid w:val="002877D6"/>
    <w:rsid w:val="0029021B"/>
    <w:rsid w:val="002910E6"/>
    <w:rsid w:val="00291503"/>
    <w:rsid w:val="00291597"/>
    <w:rsid w:val="002915F6"/>
    <w:rsid w:val="00291678"/>
    <w:rsid w:val="00291911"/>
    <w:rsid w:val="00291A74"/>
    <w:rsid w:val="0029269C"/>
    <w:rsid w:val="00292A3A"/>
    <w:rsid w:val="00292FB7"/>
    <w:rsid w:val="00293283"/>
    <w:rsid w:val="0029363B"/>
    <w:rsid w:val="002937AC"/>
    <w:rsid w:val="00294473"/>
    <w:rsid w:val="00294684"/>
    <w:rsid w:val="00295BDA"/>
    <w:rsid w:val="00295CD9"/>
    <w:rsid w:val="0029661D"/>
    <w:rsid w:val="002A10CF"/>
    <w:rsid w:val="002A14EC"/>
    <w:rsid w:val="002A1AB5"/>
    <w:rsid w:val="002A1AE5"/>
    <w:rsid w:val="002A25FD"/>
    <w:rsid w:val="002A2B31"/>
    <w:rsid w:val="002A3862"/>
    <w:rsid w:val="002A3A1B"/>
    <w:rsid w:val="002A3D2F"/>
    <w:rsid w:val="002A4141"/>
    <w:rsid w:val="002A4F7D"/>
    <w:rsid w:val="002A5861"/>
    <w:rsid w:val="002A5AE7"/>
    <w:rsid w:val="002A5CF7"/>
    <w:rsid w:val="002A60BE"/>
    <w:rsid w:val="002A73EA"/>
    <w:rsid w:val="002A75DF"/>
    <w:rsid w:val="002A76A3"/>
    <w:rsid w:val="002A79ED"/>
    <w:rsid w:val="002B0265"/>
    <w:rsid w:val="002B045A"/>
    <w:rsid w:val="002B04F8"/>
    <w:rsid w:val="002B0C7C"/>
    <w:rsid w:val="002B1966"/>
    <w:rsid w:val="002B2CA3"/>
    <w:rsid w:val="002B3922"/>
    <w:rsid w:val="002B3A72"/>
    <w:rsid w:val="002B4041"/>
    <w:rsid w:val="002B4B25"/>
    <w:rsid w:val="002B4D67"/>
    <w:rsid w:val="002B4DCC"/>
    <w:rsid w:val="002B5485"/>
    <w:rsid w:val="002B59FA"/>
    <w:rsid w:val="002B5C3F"/>
    <w:rsid w:val="002B6111"/>
    <w:rsid w:val="002B68E3"/>
    <w:rsid w:val="002B77C7"/>
    <w:rsid w:val="002B7B12"/>
    <w:rsid w:val="002C01D3"/>
    <w:rsid w:val="002C0809"/>
    <w:rsid w:val="002C08DF"/>
    <w:rsid w:val="002C0DF7"/>
    <w:rsid w:val="002C1290"/>
    <w:rsid w:val="002C150C"/>
    <w:rsid w:val="002C1642"/>
    <w:rsid w:val="002C291C"/>
    <w:rsid w:val="002C35D9"/>
    <w:rsid w:val="002C4F6E"/>
    <w:rsid w:val="002C54B7"/>
    <w:rsid w:val="002C5D54"/>
    <w:rsid w:val="002C63CD"/>
    <w:rsid w:val="002C6891"/>
    <w:rsid w:val="002C7084"/>
    <w:rsid w:val="002C74D0"/>
    <w:rsid w:val="002D054A"/>
    <w:rsid w:val="002D0791"/>
    <w:rsid w:val="002D0AE0"/>
    <w:rsid w:val="002D1827"/>
    <w:rsid w:val="002D196A"/>
    <w:rsid w:val="002D19B5"/>
    <w:rsid w:val="002D1F0B"/>
    <w:rsid w:val="002D24E5"/>
    <w:rsid w:val="002D25E5"/>
    <w:rsid w:val="002D27AD"/>
    <w:rsid w:val="002D29CD"/>
    <w:rsid w:val="002D3332"/>
    <w:rsid w:val="002D4EED"/>
    <w:rsid w:val="002D5012"/>
    <w:rsid w:val="002D55D8"/>
    <w:rsid w:val="002D59B5"/>
    <w:rsid w:val="002D59D7"/>
    <w:rsid w:val="002D60C4"/>
    <w:rsid w:val="002D6CB2"/>
    <w:rsid w:val="002D7CA6"/>
    <w:rsid w:val="002E023F"/>
    <w:rsid w:val="002E08AB"/>
    <w:rsid w:val="002E0B95"/>
    <w:rsid w:val="002E1185"/>
    <w:rsid w:val="002E1F2B"/>
    <w:rsid w:val="002E3218"/>
    <w:rsid w:val="002E41FC"/>
    <w:rsid w:val="002E4FCE"/>
    <w:rsid w:val="002E5431"/>
    <w:rsid w:val="002E54F1"/>
    <w:rsid w:val="002E6296"/>
    <w:rsid w:val="002E6350"/>
    <w:rsid w:val="002E6981"/>
    <w:rsid w:val="002E6EFB"/>
    <w:rsid w:val="002E74F2"/>
    <w:rsid w:val="002E7847"/>
    <w:rsid w:val="002F0C6B"/>
    <w:rsid w:val="002F0EB6"/>
    <w:rsid w:val="002F0EDE"/>
    <w:rsid w:val="002F153D"/>
    <w:rsid w:val="002F231E"/>
    <w:rsid w:val="002F269C"/>
    <w:rsid w:val="002F3758"/>
    <w:rsid w:val="002F39D3"/>
    <w:rsid w:val="002F443E"/>
    <w:rsid w:val="002F4838"/>
    <w:rsid w:val="002F56E3"/>
    <w:rsid w:val="002F5978"/>
    <w:rsid w:val="002F5B64"/>
    <w:rsid w:val="002F6755"/>
    <w:rsid w:val="002F6EB7"/>
    <w:rsid w:val="002F7211"/>
    <w:rsid w:val="002F7BE3"/>
    <w:rsid w:val="002F7F14"/>
    <w:rsid w:val="0030041E"/>
    <w:rsid w:val="00301185"/>
    <w:rsid w:val="00303194"/>
    <w:rsid w:val="00303D9C"/>
    <w:rsid w:val="0030442D"/>
    <w:rsid w:val="0030478C"/>
    <w:rsid w:val="0030482C"/>
    <w:rsid w:val="00304FE2"/>
    <w:rsid w:val="00305BD7"/>
    <w:rsid w:val="00306670"/>
    <w:rsid w:val="00307A80"/>
    <w:rsid w:val="003118A9"/>
    <w:rsid w:val="00311CDE"/>
    <w:rsid w:val="003123F5"/>
    <w:rsid w:val="0031316B"/>
    <w:rsid w:val="003135C6"/>
    <w:rsid w:val="0031384D"/>
    <w:rsid w:val="00313CAB"/>
    <w:rsid w:val="00313D1F"/>
    <w:rsid w:val="00313FCF"/>
    <w:rsid w:val="00314047"/>
    <w:rsid w:val="003155B2"/>
    <w:rsid w:val="00315C49"/>
    <w:rsid w:val="00316557"/>
    <w:rsid w:val="00316D40"/>
    <w:rsid w:val="00316DF4"/>
    <w:rsid w:val="0031751F"/>
    <w:rsid w:val="003176BA"/>
    <w:rsid w:val="003179A6"/>
    <w:rsid w:val="00320CBF"/>
    <w:rsid w:val="00320DB2"/>
    <w:rsid w:val="00320F1E"/>
    <w:rsid w:val="003210B1"/>
    <w:rsid w:val="003214A1"/>
    <w:rsid w:val="00321513"/>
    <w:rsid w:val="00321CF2"/>
    <w:rsid w:val="003225C1"/>
    <w:rsid w:val="00323012"/>
    <w:rsid w:val="003235C3"/>
    <w:rsid w:val="00323836"/>
    <w:rsid w:val="00323F5E"/>
    <w:rsid w:val="003245C9"/>
    <w:rsid w:val="00324A7C"/>
    <w:rsid w:val="00324C78"/>
    <w:rsid w:val="00325371"/>
    <w:rsid w:val="003271E3"/>
    <w:rsid w:val="003274E1"/>
    <w:rsid w:val="003275DB"/>
    <w:rsid w:val="00327DF3"/>
    <w:rsid w:val="003304EF"/>
    <w:rsid w:val="003309D3"/>
    <w:rsid w:val="0033115D"/>
    <w:rsid w:val="00331DA3"/>
    <w:rsid w:val="0033245C"/>
    <w:rsid w:val="003332FA"/>
    <w:rsid w:val="00335DAF"/>
    <w:rsid w:val="00336E1B"/>
    <w:rsid w:val="00337FC6"/>
    <w:rsid w:val="00341E44"/>
    <w:rsid w:val="003420E7"/>
    <w:rsid w:val="0034237E"/>
    <w:rsid w:val="00342793"/>
    <w:rsid w:val="00342E44"/>
    <w:rsid w:val="00343887"/>
    <w:rsid w:val="00343B44"/>
    <w:rsid w:val="00343B92"/>
    <w:rsid w:val="00344F8D"/>
    <w:rsid w:val="0034522E"/>
    <w:rsid w:val="00345927"/>
    <w:rsid w:val="00345A8E"/>
    <w:rsid w:val="00345AE4"/>
    <w:rsid w:val="00345DE3"/>
    <w:rsid w:val="00346BC1"/>
    <w:rsid w:val="003503C9"/>
    <w:rsid w:val="00350745"/>
    <w:rsid w:val="0035098D"/>
    <w:rsid w:val="00351D0F"/>
    <w:rsid w:val="003521C6"/>
    <w:rsid w:val="003525EC"/>
    <w:rsid w:val="00352A7A"/>
    <w:rsid w:val="00353B1D"/>
    <w:rsid w:val="00353FD5"/>
    <w:rsid w:val="00354C00"/>
    <w:rsid w:val="00355052"/>
    <w:rsid w:val="003552C8"/>
    <w:rsid w:val="00355608"/>
    <w:rsid w:val="0035606D"/>
    <w:rsid w:val="00356209"/>
    <w:rsid w:val="00356884"/>
    <w:rsid w:val="00356C42"/>
    <w:rsid w:val="003571B9"/>
    <w:rsid w:val="00357601"/>
    <w:rsid w:val="00357FED"/>
    <w:rsid w:val="00361249"/>
    <w:rsid w:val="0036214A"/>
    <w:rsid w:val="00363BEA"/>
    <w:rsid w:val="0036428B"/>
    <w:rsid w:val="00364804"/>
    <w:rsid w:val="0036516A"/>
    <w:rsid w:val="003657A9"/>
    <w:rsid w:val="00365D3E"/>
    <w:rsid w:val="00365DB8"/>
    <w:rsid w:val="00365EA9"/>
    <w:rsid w:val="00366DCD"/>
    <w:rsid w:val="00366F7B"/>
    <w:rsid w:val="003670E9"/>
    <w:rsid w:val="00367102"/>
    <w:rsid w:val="00367237"/>
    <w:rsid w:val="003678A9"/>
    <w:rsid w:val="003705EF"/>
    <w:rsid w:val="0037070A"/>
    <w:rsid w:val="003707C5"/>
    <w:rsid w:val="00370A20"/>
    <w:rsid w:val="003716D2"/>
    <w:rsid w:val="003719F4"/>
    <w:rsid w:val="0037340B"/>
    <w:rsid w:val="00374528"/>
    <w:rsid w:val="00374CC6"/>
    <w:rsid w:val="00374EE8"/>
    <w:rsid w:val="00375AC9"/>
    <w:rsid w:val="00376133"/>
    <w:rsid w:val="0037614E"/>
    <w:rsid w:val="00376550"/>
    <w:rsid w:val="003767BD"/>
    <w:rsid w:val="00376F7C"/>
    <w:rsid w:val="0037749A"/>
    <w:rsid w:val="003776C9"/>
    <w:rsid w:val="00377D0F"/>
    <w:rsid w:val="0038077A"/>
    <w:rsid w:val="003820BA"/>
    <w:rsid w:val="003821EA"/>
    <w:rsid w:val="0038231F"/>
    <w:rsid w:val="0038253D"/>
    <w:rsid w:val="00383742"/>
    <w:rsid w:val="0038500B"/>
    <w:rsid w:val="00385A68"/>
    <w:rsid w:val="00386778"/>
    <w:rsid w:val="003871EB"/>
    <w:rsid w:val="00387999"/>
    <w:rsid w:val="00390637"/>
    <w:rsid w:val="00391141"/>
    <w:rsid w:val="00391287"/>
    <w:rsid w:val="00391364"/>
    <w:rsid w:val="003923E7"/>
    <w:rsid w:val="00393DF5"/>
    <w:rsid w:val="003944EB"/>
    <w:rsid w:val="0039450D"/>
    <w:rsid w:val="003955C9"/>
    <w:rsid w:val="00395AB7"/>
    <w:rsid w:val="00396058"/>
    <w:rsid w:val="00396530"/>
    <w:rsid w:val="0039674D"/>
    <w:rsid w:val="00397204"/>
    <w:rsid w:val="00397A86"/>
    <w:rsid w:val="003A1032"/>
    <w:rsid w:val="003A13B3"/>
    <w:rsid w:val="003A17D9"/>
    <w:rsid w:val="003A1898"/>
    <w:rsid w:val="003A4013"/>
    <w:rsid w:val="003A413A"/>
    <w:rsid w:val="003A444C"/>
    <w:rsid w:val="003A4513"/>
    <w:rsid w:val="003A5C7F"/>
    <w:rsid w:val="003A5E03"/>
    <w:rsid w:val="003A71D1"/>
    <w:rsid w:val="003B059A"/>
    <w:rsid w:val="003B0768"/>
    <w:rsid w:val="003B121A"/>
    <w:rsid w:val="003B12CA"/>
    <w:rsid w:val="003B2DCC"/>
    <w:rsid w:val="003B4116"/>
    <w:rsid w:val="003B447B"/>
    <w:rsid w:val="003B471E"/>
    <w:rsid w:val="003B5F6E"/>
    <w:rsid w:val="003B68AD"/>
    <w:rsid w:val="003B72D4"/>
    <w:rsid w:val="003B7920"/>
    <w:rsid w:val="003B7B26"/>
    <w:rsid w:val="003C062D"/>
    <w:rsid w:val="003C11A5"/>
    <w:rsid w:val="003C1C84"/>
    <w:rsid w:val="003C2626"/>
    <w:rsid w:val="003C2696"/>
    <w:rsid w:val="003C2E6A"/>
    <w:rsid w:val="003C2FA4"/>
    <w:rsid w:val="003C3467"/>
    <w:rsid w:val="003C4A6E"/>
    <w:rsid w:val="003C4F76"/>
    <w:rsid w:val="003C56C3"/>
    <w:rsid w:val="003C5E1C"/>
    <w:rsid w:val="003C6540"/>
    <w:rsid w:val="003C6920"/>
    <w:rsid w:val="003C6FE2"/>
    <w:rsid w:val="003C7F22"/>
    <w:rsid w:val="003D0E7E"/>
    <w:rsid w:val="003D2548"/>
    <w:rsid w:val="003D30B9"/>
    <w:rsid w:val="003D3871"/>
    <w:rsid w:val="003D41E6"/>
    <w:rsid w:val="003D496E"/>
    <w:rsid w:val="003D4AF4"/>
    <w:rsid w:val="003D5020"/>
    <w:rsid w:val="003D6A63"/>
    <w:rsid w:val="003D6B26"/>
    <w:rsid w:val="003D7054"/>
    <w:rsid w:val="003D73A8"/>
    <w:rsid w:val="003D7585"/>
    <w:rsid w:val="003D7630"/>
    <w:rsid w:val="003D7B41"/>
    <w:rsid w:val="003D7D44"/>
    <w:rsid w:val="003E0527"/>
    <w:rsid w:val="003E08A1"/>
    <w:rsid w:val="003E08BF"/>
    <w:rsid w:val="003E0A9B"/>
    <w:rsid w:val="003E342F"/>
    <w:rsid w:val="003E35E8"/>
    <w:rsid w:val="003E4A1B"/>
    <w:rsid w:val="003E54A7"/>
    <w:rsid w:val="003E5D65"/>
    <w:rsid w:val="003E6E89"/>
    <w:rsid w:val="003E79BC"/>
    <w:rsid w:val="003E7FA7"/>
    <w:rsid w:val="003F0366"/>
    <w:rsid w:val="003F0550"/>
    <w:rsid w:val="003F0E11"/>
    <w:rsid w:val="003F0EA9"/>
    <w:rsid w:val="003F138A"/>
    <w:rsid w:val="003F2318"/>
    <w:rsid w:val="003F2730"/>
    <w:rsid w:val="003F3EBA"/>
    <w:rsid w:val="003F5585"/>
    <w:rsid w:val="003F5727"/>
    <w:rsid w:val="003F5788"/>
    <w:rsid w:val="003F5E7F"/>
    <w:rsid w:val="003F6341"/>
    <w:rsid w:val="003F67CC"/>
    <w:rsid w:val="003F685B"/>
    <w:rsid w:val="003F69C3"/>
    <w:rsid w:val="003F7952"/>
    <w:rsid w:val="00400379"/>
    <w:rsid w:val="0040104C"/>
    <w:rsid w:val="004015C1"/>
    <w:rsid w:val="00403ADC"/>
    <w:rsid w:val="0040407F"/>
    <w:rsid w:val="004044B8"/>
    <w:rsid w:val="004046F8"/>
    <w:rsid w:val="00404777"/>
    <w:rsid w:val="00405359"/>
    <w:rsid w:val="0040557E"/>
    <w:rsid w:val="00405EA4"/>
    <w:rsid w:val="004067F3"/>
    <w:rsid w:val="00406F45"/>
    <w:rsid w:val="00410826"/>
    <w:rsid w:val="00410FD2"/>
    <w:rsid w:val="00411EDA"/>
    <w:rsid w:val="00412511"/>
    <w:rsid w:val="00412D21"/>
    <w:rsid w:val="00413161"/>
    <w:rsid w:val="0041400C"/>
    <w:rsid w:val="00414818"/>
    <w:rsid w:val="00414AA6"/>
    <w:rsid w:val="00414C80"/>
    <w:rsid w:val="00415A04"/>
    <w:rsid w:val="00416399"/>
    <w:rsid w:val="00420367"/>
    <w:rsid w:val="0042118D"/>
    <w:rsid w:val="004213BD"/>
    <w:rsid w:val="00421678"/>
    <w:rsid w:val="004222E8"/>
    <w:rsid w:val="00422E78"/>
    <w:rsid w:val="00422F20"/>
    <w:rsid w:val="0042382B"/>
    <w:rsid w:val="004241CC"/>
    <w:rsid w:val="0042461E"/>
    <w:rsid w:val="0042499E"/>
    <w:rsid w:val="00424C77"/>
    <w:rsid w:val="00424F67"/>
    <w:rsid w:val="00425392"/>
    <w:rsid w:val="004253A1"/>
    <w:rsid w:val="004259E9"/>
    <w:rsid w:val="00425FE2"/>
    <w:rsid w:val="00426D43"/>
    <w:rsid w:val="004278E5"/>
    <w:rsid w:val="0042795D"/>
    <w:rsid w:val="00430AC5"/>
    <w:rsid w:val="00431746"/>
    <w:rsid w:val="00432223"/>
    <w:rsid w:val="00432318"/>
    <w:rsid w:val="004337A8"/>
    <w:rsid w:val="00433D4C"/>
    <w:rsid w:val="00433D78"/>
    <w:rsid w:val="00435295"/>
    <w:rsid w:val="00435E6A"/>
    <w:rsid w:val="0043600D"/>
    <w:rsid w:val="00436266"/>
    <w:rsid w:val="0043744D"/>
    <w:rsid w:val="0044001C"/>
    <w:rsid w:val="004408AC"/>
    <w:rsid w:val="00440AA9"/>
    <w:rsid w:val="00440C2C"/>
    <w:rsid w:val="004417C8"/>
    <w:rsid w:val="00442103"/>
    <w:rsid w:val="00442112"/>
    <w:rsid w:val="0044260D"/>
    <w:rsid w:val="00442766"/>
    <w:rsid w:val="00443124"/>
    <w:rsid w:val="0044323A"/>
    <w:rsid w:val="00444939"/>
    <w:rsid w:val="004449AE"/>
    <w:rsid w:val="00445484"/>
    <w:rsid w:val="004454CA"/>
    <w:rsid w:val="004455AB"/>
    <w:rsid w:val="0044579C"/>
    <w:rsid w:val="004458D0"/>
    <w:rsid w:val="00445D52"/>
    <w:rsid w:val="00445DFA"/>
    <w:rsid w:val="00445EF4"/>
    <w:rsid w:val="00447194"/>
    <w:rsid w:val="00447961"/>
    <w:rsid w:val="00447D80"/>
    <w:rsid w:val="00450744"/>
    <w:rsid w:val="00451069"/>
    <w:rsid w:val="00451125"/>
    <w:rsid w:val="0045287E"/>
    <w:rsid w:val="004529C5"/>
    <w:rsid w:val="004529D6"/>
    <w:rsid w:val="0045445B"/>
    <w:rsid w:val="004548FA"/>
    <w:rsid w:val="0045537D"/>
    <w:rsid w:val="004553A4"/>
    <w:rsid w:val="00456160"/>
    <w:rsid w:val="00457217"/>
    <w:rsid w:val="00457B10"/>
    <w:rsid w:val="00460315"/>
    <w:rsid w:val="0046072A"/>
    <w:rsid w:val="00461B0C"/>
    <w:rsid w:val="00461E85"/>
    <w:rsid w:val="00462943"/>
    <w:rsid w:val="00463669"/>
    <w:rsid w:val="00463B90"/>
    <w:rsid w:val="00464AFA"/>
    <w:rsid w:val="00464E00"/>
    <w:rsid w:val="00465160"/>
    <w:rsid w:val="00465283"/>
    <w:rsid w:val="00465428"/>
    <w:rsid w:val="004655FD"/>
    <w:rsid w:val="00465883"/>
    <w:rsid w:val="00465FDF"/>
    <w:rsid w:val="00466198"/>
    <w:rsid w:val="004662A7"/>
    <w:rsid w:val="0046679B"/>
    <w:rsid w:val="00466CDF"/>
    <w:rsid w:val="00467701"/>
    <w:rsid w:val="004679E8"/>
    <w:rsid w:val="0047043F"/>
    <w:rsid w:val="00470724"/>
    <w:rsid w:val="00470B8E"/>
    <w:rsid w:val="00471BE3"/>
    <w:rsid w:val="00472226"/>
    <w:rsid w:val="00472C2F"/>
    <w:rsid w:val="00472D29"/>
    <w:rsid w:val="004732B3"/>
    <w:rsid w:val="0047334A"/>
    <w:rsid w:val="00474863"/>
    <w:rsid w:val="00475066"/>
    <w:rsid w:val="00475424"/>
    <w:rsid w:val="00476218"/>
    <w:rsid w:val="004762A4"/>
    <w:rsid w:val="00476B6E"/>
    <w:rsid w:val="00477530"/>
    <w:rsid w:val="004776DB"/>
    <w:rsid w:val="004819FE"/>
    <w:rsid w:val="00482F37"/>
    <w:rsid w:val="004833D9"/>
    <w:rsid w:val="004847E0"/>
    <w:rsid w:val="00485714"/>
    <w:rsid w:val="0048586E"/>
    <w:rsid w:val="00485FFA"/>
    <w:rsid w:val="00487531"/>
    <w:rsid w:val="00487FD3"/>
    <w:rsid w:val="00490732"/>
    <w:rsid w:val="0049204C"/>
    <w:rsid w:val="00492C5D"/>
    <w:rsid w:val="00493501"/>
    <w:rsid w:val="00493D6E"/>
    <w:rsid w:val="00493DBB"/>
    <w:rsid w:val="00493F5C"/>
    <w:rsid w:val="004943A8"/>
    <w:rsid w:val="00494E70"/>
    <w:rsid w:val="0049512E"/>
    <w:rsid w:val="004962C6"/>
    <w:rsid w:val="00496F5F"/>
    <w:rsid w:val="004A02D1"/>
    <w:rsid w:val="004A044D"/>
    <w:rsid w:val="004A1C2E"/>
    <w:rsid w:val="004A1F56"/>
    <w:rsid w:val="004A2353"/>
    <w:rsid w:val="004A25D3"/>
    <w:rsid w:val="004A263E"/>
    <w:rsid w:val="004A2A22"/>
    <w:rsid w:val="004A2A50"/>
    <w:rsid w:val="004A3125"/>
    <w:rsid w:val="004A3891"/>
    <w:rsid w:val="004A38FE"/>
    <w:rsid w:val="004A41A0"/>
    <w:rsid w:val="004A46E4"/>
    <w:rsid w:val="004A5AFA"/>
    <w:rsid w:val="004A5CE2"/>
    <w:rsid w:val="004A685F"/>
    <w:rsid w:val="004A6ED6"/>
    <w:rsid w:val="004A70C7"/>
    <w:rsid w:val="004B0786"/>
    <w:rsid w:val="004B0E35"/>
    <w:rsid w:val="004B1A24"/>
    <w:rsid w:val="004B1F74"/>
    <w:rsid w:val="004B26D7"/>
    <w:rsid w:val="004B2E00"/>
    <w:rsid w:val="004B4B55"/>
    <w:rsid w:val="004B54F9"/>
    <w:rsid w:val="004B5DE8"/>
    <w:rsid w:val="004B5F03"/>
    <w:rsid w:val="004B6204"/>
    <w:rsid w:val="004B764F"/>
    <w:rsid w:val="004B7CBF"/>
    <w:rsid w:val="004C0391"/>
    <w:rsid w:val="004C0B0D"/>
    <w:rsid w:val="004C2144"/>
    <w:rsid w:val="004C30FE"/>
    <w:rsid w:val="004C3ACF"/>
    <w:rsid w:val="004C4040"/>
    <w:rsid w:val="004C43CA"/>
    <w:rsid w:val="004C46CC"/>
    <w:rsid w:val="004C4AD3"/>
    <w:rsid w:val="004C5549"/>
    <w:rsid w:val="004C5656"/>
    <w:rsid w:val="004C5B74"/>
    <w:rsid w:val="004C5EBC"/>
    <w:rsid w:val="004C65C8"/>
    <w:rsid w:val="004C6D87"/>
    <w:rsid w:val="004C71CB"/>
    <w:rsid w:val="004C74D2"/>
    <w:rsid w:val="004C7514"/>
    <w:rsid w:val="004C7E5D"/>
    <w:rsid w:val="004D0069"/>
    <w:rsid w:val="004D03AB"/>
    <w:rsid w:val="004D093B"/>
    <w:rsid w:val="004D1054"/>
    <w:rsid w:val="004D15F2"/>
    <w:rsid w:val="004D1679"/>
    <w:rsid w:val="004D1E91"/>
    <w:rsid w:val="004D24AB"/>
    <w:rsid w:val="004D2882"/>
    <w:rsid w:val="004D3416"/>
    <w:rsid w:val="004D3C23"/>
    <w:rsid w:val="004D4548"/>
    <w:rsid w:val="004D4D2F"/>
    <w:rsid w:val="004D5269"/>
    <w:rsid w:val="004D56CE"/>
    <w:rsid w:val="004D5DC6"/>
    <w:rsid w:val="004D626B"/>
    <w:rsid w:val="004D64CB"/>
    <w:rsid w:val="004D7B15"/>
    <w:rsid w:val="004E058A"/>
    <w:rsid w:val="004E06A4"/>
    <w:rsid w:val="004E0890"/>
    <w:rsid w:val="004E1384"/>
    <w:rsid w:val="004E1FC8"/>
    <w:rsid w:val="004E2341"/>
    <w:rsid w:val="004E2986"/>
    <w:rsid w:val="004E35A4"/>
    <w:rsid w:val="004E3703"/>
    <w:rsid w:val="004E3993"/>
    <w:rsid w:val="004E3D98"/>
    <w:rsid w:val="004E3E49"/>
    <w:rsid w:val="004E3FE7"/>
    <w:rsid w:val="004E4112"/>
    <w:rsid w:val="004E4ECA"/>
    <w:rsid w:val="004E57F0"/>
    <w:rsid w:val="004E58B2"/>
    <w:rsid w:val="004E6135"/>
    <w:rsid w:val="004E65A8"/>
    <w:rsid w:val="004E6650"/>
    <w:rsid w:val="004E709A"/>
    <w:rsid w:val="004E7613"/>
    <w:rsid w:val="004E7881"/>
    <w:rsid w:val="004E78B2"/>
    <w:rsid w:val="004F0048"/>
    <w:rsid w:val="004F08E8"/>
    <w:rsid w:val="004F1107"/>
    <w:rsid w:val="004F146E"/>
    <w:rsid w:val="004F14ED"/>
    <w:rsid w:val="004F1B84"/>
    <w:rsid w:val="004F2611"/>
    <w:rsid w:val="004F3947"/>
    <w:rsid w:val="004F413A"/>
    <w:rsid w:val="004F4FE4"/>
    <w:rsid w:val="004F5054"/>
    <w:rsid w:val="004F6402"/>
    <w:rsid w:val="004F641B"/>
    <w:rsid w:val="004F6AB1"/>
    <w:rsid w:val="004F6BDF"/>
    <w:rsid w:val="004F6C80"/>
    <w:rsid w:val="004F6F1C"/>
    <w:rsid w:val="004F70DD"/>
    <w:rsid w:val="004F73A0"/>
    <w:rsid w:val="004F7A78"/>
    <w:rsid w:val="00500617"/>
    <w:rsid w:val="00501B40"/>
    <w:rsid w:val="00501BA2"/>
    <w:rsid w:val="00502241"/>
    <w:rsid w:val="005027F3"/>
    <w:rsid w:val="005029D1"/>
    <w:rsid w:val="00502B32"/>
    <w:rsid w:val="00502D4E"/>
    <w:rsid w:val="005036B9"/>
    <w:rsid w:val="005037CA"/>
    <w:rsid w:val="00503824"/>
    <w:rsid w:val="00503888"/>
    <w:rsid w:val="00503C7D"/>
    <w:rsid w:val="00503F6D"/>
    <w:rsid w:val="00504418"/>
    <w:rsid w:val="005054C9"/>
    <w:rsid w:val="0050564A"/>
    <w:rsid w:val="00506405"/>
    <w:rsid w:val="0050799D"/>
    <w:rsid w:val="00507F1C"/>
    <w:rsid w:val="00510DC4"/>
    <w:rsid w:val="00511243"/>
    <w:rsid w:val="00511ACC"/>
    <w:rsid w:val="00513116"/>
    <w:rsid w:val="0051352D"/>
    <w:rsid w:val="00513953"/>
    <w:rsid w:val="0051458D"/>
    <w:rsid w:val="00515999"/>
    <w:rsid w:val="00515AD3"/>
    <w:rsid w:val="00515CBF"/>
    <w:rsid w:val="0051615A"/>
    <w:rsid w:val="00516BAB"/>
    <w:rsid w:val="00516C67"/>
    <w:rsid w:val="00516D9E"/>
    <w:rsid w:val="00517881"/>
    <w:rsid w:val="005203AC"/>
    <w:rsid w:val="005208A1"/>
    <w:rsid w:val="00520A24"/>
    <w:rsid w:val="0052115F"/>
    <w:rsid w:val="0052134F"/>
    <w:rsid w:val="00521438"/>
    <w:rsid w:val="00521620"/>
    <w:rsid w:val="005218E0"/>
    <w:rsid w:val="00521926"/>
    <w:rsid w:val="00521D72"/>
    <w:rsid w:val="00522B21"/>
    <w:rsid w:val="005233A4"/>
    <w:rsid w:val="005233E9"/>
    <w:rsid w:val="00523961"/>
    <w:rsid w:val="00523F45"/>
    <w:rsid w:val="0052453A"/>
    <w:rsid w:val="005247F0"/>
    <w:rsid w:val="00525042"/>
    <w:rsid w:val="005257DC"/>
    <w:rsid w:val="005257F2"/>
    <w:rsid w:val="005261EC"/>
    <w:rsid w:val="0052659A"/>
    <w:rsid w:val="00526CF3"/>
    <w:rsid w:val="005277B1"/>
    <w:rsid w:val="00530CFE"/>
    <w:rsid w:val="005310CD"/>
    <w:rsid w:val="00532590"/>
    <w:rsid w:val="00532694"/>
    <w:rsid w:val="00532AF1"/>
    <w:rsid w:val="00532D53"/>
    <w:rsid w:val="00533471"/>
    <w:rsid w:val="00534F8D"/>
    <w:rsid w:val="00535159"/>
    <w:rsid w:val="00535507"/>
    <w:rsid w:val="005357FB"/>
    <w:rsid w:val="00535878"/>
    <w:rsid w:val="005367CE"/>
    <w:rsid w:val="0053682C"/>
    <w:rsid w:val="00536C4A"/>
    <w:rsid w:val="00536E3E"/>
    <w:rsid w:val="00537155"/>
    <w:rsid w:val="00537F1A"/>
    <w:rsid w:val="00540182"/>
    <w:rsid w:val="005405E7"/>
    <w:rsid w:val="0054075F"/>
    <w:rsid w:val="0054145E"/>
    <w:rsid w:val="00542674"/>
    <w:rsid w:val="00542807"/>
    <w:rsid w:val="00543986"/>
    <w:rsid w:val="00543B62"/>
    <w:rsid w:val="00543D58"/>
    <w:rsid w:val="00544994"/>
    <w:rsid w:val="00544A25"/>
    <w:rsid w:val="00544D84"/>
    <w:rsid w:val="00545F78"/>
    <w:rsid w:val="0054654D"/>
    <w:rsid w:val="00546785"/>
    <w:rsid w:val="00546FE6"/>
    <w:rsid w:val="00547068"/>
    <w:rsid w:val="00552919"/>
    <w:rsid w:val="0055321C"/>
    <w:rsid w:val="0055333F"/>
    <w:rsid w:val="0055448E"/>
    <w:rsid w:val="005561C2"/>
    <w:rsid w:val="005565FD"/>
    <w:rsid w:val="00556D77"/>
    <w:rsid w:val="0055733A"/>
    <w:rsid w:val="005615FF"/>
    <w:rsid w:val="00561E7B"/>
    <w:rsid w:val="005622D7"/>
    <w:rsid w:val="00563472"/>
    <w:rsid w:val="00563834"/>
    <w:rsid w:val="00564044"/>
    <w:rsid w:val="00564107"/>
    <w:rsid w:val="0056423E"/>
    <w:rsid w:val="005642F2"/>
    <w:rsid w:val="0056444B"/>
    <w:rsid w:val="00566012"/>
    <w:rsid w:val="00566631"/>
    <w:rsid w:val="00571009"/>
    <w:rsid w:val="00571C6A"/>
    <w:rsid w:val="005720FE"/>
    <w:rsid w:val="0057263E"/>
    <w:rsid w:val="00573A52"/>
    <w:rsid w:val="00573B96"/>
    <w:rsid w:val="00573F97"/>
    <w:rsid w:val="005741C7"/>
    <w:rsid w:val="00574497"/>
    <w:rsid w:val="00574ECF"/>
    <w:rsid w:val="00575590"/>
    <w:rsid w:val="00575A42"/>
    <w:rsid w:val="00575CB5"/>
    <w:rsid w:val="00577934"/>
    <w:rsid w:val="0058089E"/>
    <w:rsid w:val="00581120"/>
    <w:rsid w:val="005815EF"/>
    <w:rsid w:val="00581A51"/>
    <w:rsid w:val="00582634"/>
    <w:rsid w:val="005834B7"/>
    <w:rsid w:val="0058389D"/>
    <w:rsid w:val="00583BBA"/>
    <w:rsid w:val="005849EA"/>
    <w:rsid w:val="00584DB4"/>
    <w:rsid w:val="005853F7"/>
    <w:rsid w:val="00585B36"/>
    <w:rsid w:val="00585BC1"/>
    <w:rsid w:val="00585D02"/>
    <w:rsid w:val="00585D45"/>
    <w:rsid w:val="00586922"/>
    <w:rsid w:val="0058702E"/>
    <w:rsid w:val="0058713E"/>
    <w:rsid w:val="0058750F"/>
    <w:rsid w:val="0058791A"/>
    <w:rsid w:val="00587EA1"/>
    <w:rsid w:val="0059027F"/>
    <w:rsid w:val="0059168D"/>
    <w:rsid w:val="00591ACE"/>
    <w:rsid w:val="005920E4"/>
    <w:rsid w:val="00592702"/>
    <w:rsid w:val="005933EE"/>
    <w:rsid w:val="005948A2"/>
    <w:rsid w:val="00594E57"/>
    <w:rsid w:val="00594F4C"/>
    <w:rsid w:val="00595CF1"/>
    <w:rsid w:val="005967BD"/>
    <w:rsid w:val="00596BA2"/>
    <w:rsid w:val="005971D1"/>
    <w:rsid w:val="005971F8"/>
    <w:rsid w:val="00597913"/>
    <w:rsid w:val="00597B8A"/>
    <w:rsid w:val="005A029B"/>
    <w:rsid w:val="005A08EB"/>
    <w:rsid w:val="005A0A26"/>
    <w:rsid w:val="005A16EA"/>
    <w:rsid w:val="005A1CAB"/>
    <w:rsid w:val="005A2259"/>
    <w:rsid w:val="005A3780"/>
    <w:rsid w:val="005A4DBD"/>
    <w:rsid w:val="005A5BDB"/>
    <w:rsid w:val="005A61A4"/>
    <w:rsid w:val="005A62DC"/>
    <w:rsid w:val="005A66EC"/>
    <w:rsid w:val="005A6BF4"/>
    <w:rsid w:val="005A7FD7"/>
    <w:rsid w:val="005B03A5"/>
    <w:rsid w:val="005B0CE1"/>
    <w:rsid w:val="005B1952"/>
    <w:rsid w:val="005B1E01"/>
    <w:rsid w:val="005B2341"/>
    <w:rsid w:val="005B317F"/>
    <w:rsid w:val="005B3B7B"/>
    <w:rsid w:val="005B40DA"/>
    <w:rsid w:val="005B4C0B"/>
    <w:rsid w:val="005B5B73"/>
    <w:rsid w:val="005B6065"/>
    <w:rsid w:val="005B718D"/>
    <w:rsid w:val="005B7912"/>
    <w:rsid w:val="005B7B51"/>
    <w:rsid w:val="005B7B8B"/>
    <w:rsid w:val="005C0B24"/>
    <w:rsid w:val="005C0CCC"/>
    <w:rsid w:val="005C0FA9"/>
    <w:rsid w:val="005C1D25"/>
    <w:rsid w:val="005C287E"/>
    <w:rsid w:val="005C2930"/>
    <w:rsid w:val="005C2F66"/>
    <w:rsid w:val="005C333B"/>
    <w:rsid w:val="005C34B5"/>
    <w:rsid w:val="005C407E"/>
    <w:rsid w:val="005C4A6E"/>
    <w:rsid w:val="005C6120"/>
    <w:rsid w:val="005C61E6"/>
    <w:rsid w:val="005C768D"/>
    <w:rsid w:val="005C7823"/>
    <w:rsid w:val="005C7D85"/>
    <w:rsid w:val="005D062B"/>
    <w:rsid w:val="005D0AB0"/>
    <w:rsid w:val="005D1797"/>
    <w:rsid w:val="005D2133"/>
    <w:rsid w:val="005D221A"/>
    <w:rsid w:val="005D2323"/>
    <w:rsid w:val="005D263F"/>
    <w:rsid w:val="005D5090"/>
    <w:rsid w:val="005D5881"/>
    <w:rsid w:val="005D6981"/>
    <w:rsid w:val="005D77DF"/>
    <w:rsid w:val="005E0570"/>
    <w:rsid w:val="005E077B"/>
    <w:rsid w:val="005E07E7"/>
    <w:rsid w:val="005E14BD"/>
    <w:rsid w:val="005E16A1"/>
    <w:rsid w:val="005E223F"/>
    <w:rsid w:val="005E25C8"/>
    <w:rsid w:val="005E29CF"/>
    <w:rsid w:val="005E3B02"/>
    <w:rsid w:val="005E3F46"/>
    <w:rsid w:val="005E6513"/>
    <w:rsid w:val="005E68C7"/>
    <w:rsid w:val="005E6ACC"/>
    <w:rsid w:val="005E73A4"/>
    <w:rsid w:val="005F024C"/>
    <w:rsid w:val="005F0657"/>
    <w:rsid w:val="005F1651"/>
    <w:rsid w:val="005F22D9"/>
    <w:rsid w:val="005F242A"/>
    <w:rsid w:val="005F29BC"/>
    <w:rsid w:val="005F2CBE"/>
    <w:rsid w:val="005F2E57"/>
    <w:rsid w:val="005F3017"/>
    <w:rsid w:val="005F3C08"/>
    <w:rsid w:val="005F3C5E"/>
    <w:rsid w:val="005F3EFA"/>
    <w:rsid w:val="005F41F4"/>
    <w:rsid w:val="005F424F"/>
    <w:rsid w:val="005F573C"/>
    <w:rsid w:val="005F607A"/>
    <w:rsid w:val="005F6169"/>
    <w:rsid w:val="005F6E4C"/>
    <w:rsid w:val="00600790"/>
    <w:rsid w:val="006017E1"/>
    <w:rsid w:val="00602182"/>
    <w:rsid w:val="00602AF2"/>
    <w:rsid w:val="00603E9E"/>
    <w:rsid w:val="00604A11"/>
    <w:rsid w:val="00605173"/>
    <w:rsid w:val="006059B8"/>
    <w:rsid w:val="00605BB0"/>
    <w:rsid w:val="00605FF8"/>
    <w:rsid w:val="006065BB"/>
    <w:rsid w:val="00606924"/>
    <w:rsid w:val="00607E4E"/>
    <w:rsid w:val="00610075"/>
    <w:rsid w:val="00610660"/>
    <w:rsid w:val="006109FA"/>
    <w:rsid w:val="00610BA4"/>
    <w:rsid w:val="0061126C"/>
    <w:rsid w:val="0061210F"/>
    <w:rsid w:val="006128FB"/>
    <w:rsid w:val="00612DE0"/>
    <w:rsid w:val="00612F0B"/>
    <w:rsid w:val="006136CC"/>
    <w:rsid w:val="0061384E"/>
    <w:rsid w:val="006138D2"/>
    <w:rsid w:val="00613916"/>
    <w:rsid w:val="00613A79"/>
    <w:rsid w:val="00613B7E"/>
    <w:rsid w:val="00613D1B"/>
    <w:rsid w:val="00613D90"/>
    <w:rsid w:val="00614054"/>
    <w:rsid w:val="00614188"/>
    <w:rsid w:val="0061479B"/>
    <w:rsid w:val="00614D27"/>
    <w:rsid w:val="00617CE1"/>
    <w:rsid w:val="00617F36"/>
    <w:rsid w:val="006210E1"/>
    <w:rsid w:val="00621BC0"/>
    <w:rsid w:val="00621D62"/>
    <w:rsid w:val="00622154"/>
    <w:rsid w:val="006227AF"/>
    <w:rsid w:val="00622929"/>
    <w:rsid w:val="00622A37"/>
    <w:rsid w:val="006231AF"/>
    <w:rsid w:val="006234E7"/>
    <w:rsid w:val="00623F35"/>
    <w:rsid w:val="006246A1"/>
    <w:rsid w:val="006250CB"/>
    <w:rsid w:val="00625354"/>
    <w:rsid w:val="00625DE0"/>
    <w:rsid w:val="006272B7"/>
    <w:rsid w:val="006273AC"/>
    <w:rsid w:val="00627B69"/>
    <w:rsid w:val="00627C76"/>
    <w:rsid w:val="00627EBD"/>
    <w:rsid w:val="006325D5"/>
    <w:rsid w:val="00632B58"/>
    <w:rsid w:val="00632D18"/>
    <w:rsid w:val="00632E57"/>
    <w:rsid w:val="00632E58"/>
    <w:rsid w:val="00635F80"/>
    <w:rsid w:val="00636D85"/>
    <w:rsid w:val="00637971"/>
    <w:rsid w:val="00640258"/>
    <w:rsid w:val="006404EE"/>
    <w:rsid w:val="00640DA0"/>
    <w:rsid w:val="0064155D"/>
    <w:rsid w:val="00642670"/>
    <w:rsid w:val="00642E3E"/>
    <w:rsid w:val="006446B9"/>
    <w:rsid w:val="00645A1F"/>
    <w:rsid w:val="00645DB3"/>
    <w:rsid w:val="006460D8"/>
    <w:rsid w:val="006464D2"/>
    <w:rsid w:val="0064667B"/>
    <w:rsid w:val="006467D1"/>
    <w:rsid w:val="00646A2D"/>
    <w:rsid w:val="00646ACD"/>
    <w:rsid w:val="00646B2F"/>
    <w:rsid w:val="006472A8"/>
    <w:rsid w:val="00647717"/>
    <w:rsid w:val="00647F09"/>
    <w:rsid w:val="00650B37"/>
    <w:rsid w:val="006512EE"/>
    <w:rsid w:val="006515DF"/>
    <w:rsid w:val="00651646"/>
    <w:rsid w:val="0065176E"/>
    <w:rsid w:val="00651AC2"/>
    <w:rsid w:val="0065359B"/>
    <w:rsid w:val="00653BA5"/>
    <w:rsid w:val="00654151"/>
    <w:rsid w:val="006548EF"/>
    <w:rsid w:val="00655912"/>
    <w:rsid w:val="00655BFB"/>
    <w:rsid w:val="00656386"/>
    <w:rsid w:val="0065640C"/>
    <w:rsid w:val="0065740A"/>
    <w:rsid w:val="00660514"/>
    <w:rsid w:val="006620FC"/>
    <w:rsid w:val="00662463"/>
    <w:rsid w:val="00662C4A"/>
    <w:rsid w:val="006658C6"/>
    <w:rsid w:val="006702EE"/>
    <w:rsid w:val="00670740"/>
    <w:rsid w:val="00670B68"/>
    <w:rsid w:val="00670D2D"/>
    <w:rsid w:val="00671039"/>
    <w:rsid w:val="006717FB"/>
    <w:rsid w:val="00671CA6"/>
    <w:rsid w:val="00672A4E"/>
    <w:rsid w:val="00672DC3"/>
    <w:rsid w:val="0067408E"/>
    <w:rsid w:val="006742B9"/>
    <w:rsid w:val="006755C2"/>
    <w:rsid w:val="0067698C"/>
    <w:rsid w:val="00676993"/>
    <w:rsid w:val="00677003"/>
    <w:rsid w:val="0067701A"/>
    <w:rsid w:val="00677F95"/>
    <w:rsid w:val="006803B8"/>
    <w:rsid w:val="006805C3"/>
    <w:rsid w:val="006806B3"/>
    <w:rsid w:val="00681332"/>
    <w:rsid w:val="006815DF"/>
    <w:rsid w:val="0068196C"/>
    <w:rsid w:val="0068279C"/>
    <w:rsid w:val="00682E26"/>
    <w:rsid w:val="00683392"/>
    <w:rsid w:val="00683A94"/>
    <w:rsid w:val="00683AA8"/>
    <w:rsid w:val="00683F46"/>
    <w:rsid w:val="006841C4"/>
    <w:rsid w:val="00684BE3"/>
    <w:rsid w:val="006851E1"/>
    <w:rsid w:val="006859D5"/>
    <w:rsid w:val="00685DEF"/>
    <w:rsid w:val="00686343"/>
    <w:rsid w:val="006866EF"/>
    <w:rsid w:val="006874BC"/>
    <w:rsid w:val="006903BB"/>
    <w:rsid w:val="00690543"/>
    <w:rsid w:val="0069072B"/>
    <w:rsid w:val="00691B50"/>
    <w:rsid w:val="00692AC0"/>
    <w:rsid w:val="00693184"/>
    <w:rsid w:val="00693292"/>
    <w:rsid w:val="0069356E"/>
    <w:rsid w:val="00693A0D"/>
    <w:rsid w:val="00694605"/>
    <w:rsid w:val="00694669"/>
    <w:rsid w:val="0069496C"/>
    <w:rsid w:val="00695794"/>
    <w:rsid w:val="006A0F93"/>
    <w:rsid w:val="006A1B8D"/>
    <w:rsid w:val="006A285B"/>
    <w:rsid w:val="006A4008"/>
    <w:rsid w:val="006A42CE"/>
    <w:rsid w:val="006A4C0A"/>
    <w:rsid w:val="006A5284"/>
    <w:rsid w:val="006A6464"/>
    <w:rsid w:val="006A6515"/>
    <w:rsid w:val="006A680A"/>
    <w:rsid w:val="006B0131"/>
    <w:rsid w:val="006B088C"/>
    <w:rsid w:val="006B0915"/>
    <w:rsid w:val="006B0C01"/>
    <w:rsid w:val="006B116C"/>
    <w:rsid w:val="006B1214"/>
    <w:rsid w:val="006B21D0"/>
    <w:rsid w:val="006B23D7"/>
    <w:rsid w:val="006B3565"/>
    <w:rsid w:val="006B49FF"/>
    <w:rsid w:val="006B4D62"/>
    <w:rsid w:val="006B5202"/>
    <w:rsid w:val="006B5660"/>
    <w:rsid w:val="006B606F"/>
    <w:rsid w:val="006B66A7"/>
    <w:rsid w:val="006B67CA"/>
    <w:rsid w:val="006B72BD"/>
    <w:rsid w:val="006B730F"/>
    <w:rsid w:val="006B7314"/>
    <w:rsid w:val="006B7720"/>
    <w:rsid w:val="006C0864"/>
    <w:rsid w:val="006C2251"/>
    <w:rsid w:val="006C298A"/>
    <w:rsid w:val="006C2D47"/>
    <w:rsid w:val="006C50DF"/>
    <w:rsid w:val="006C5121"/>
    <w:rsid w:val="006C57E7"/>
    <w:rsid w:val="006C5820"/>
    <w:rsid w:val="006C5A47"/>
    <w:rsid w:val="006C5DA5"/>
    <w:rsid w:val="006C6C3A"/>
    <w:rsid w:val="006C6E57"/>
    <w:rsid w:val="006C7233"/>
    <w:rsid w:val="006C7A7B"/>
    <w:rsid w:val="006D0597"/>
    <w:rsid w:val="006D0B2F"/>
    <w:rsid w:val="006D1221"/>
    <w:rsid w:val="006D1388"/>
    <w:rsid w:val="006D1820"/>
    <w:rsid w:val="006D1AF7"/>
    <w:rsid w:val="006D1B17"/>
    <w:rsid w:val="006D2E51"/>
    <w:rsid w:val="006D36D7"/>
    <w:rsid w:val="006D4A2D"/>
    <w:rsid w:val="006D572C"/>
    <w:rsid w:val="006D6546"/>
    <w:rsid w:val="006D6C6C"/>
    <w:rsid w:val="006D7CA7"/>
    <w:rsid w:val="006D7D88"/>
    <w:rsid w:val="006E0B5E"/>
    <w:rsid w:val="006E0CEC"/>
    <w:rsid w:val="006E1264"/>
    <w:rsid w:val="006E171D"/>
    <w:rsid w:val="006E1DB3"/>
    <w:rsid w:val="006E27FC"/>
    <w:rsid w:val="006E3381"/>
    <w:rsid w:val="006E3545"/>
    <w:rsid w:val="006E39C7"/>
    <w:rsid w:val="006E41FA"/>
    <w:rsid w:val="006E46E2"/>
    <w:rsid w:val="006E4AF6"/>
    <w:rsid w:val="006E4B89"/>
    <w:rsid w:val="006E53EF"/>
    <w:rsid w:val="006E554C"/>
    <w:rsid w:val="006E6903"/>
    <w:rsid w:val="006E6C64"/>
    <w:rsid w:val="006E6CF9"/>
    <w:rsid w:val="006E72E0"/>
    <w:rsid w:val="006F0ED2"/>
    <w:rsid w:val="006F1297"/>
    <w:rsid w:val="006F173E"/>
    <w:rsid w:val="006F1A6C"/>
    <w:rsid w:val="006F1F67"/>
    <w:rsid w:val="006F2242"/>
    <w:rsid w:val="006F3D26"/>
    <w:rsid w:val="006F5C02"/>
    <w:rsid w:val="006F63D0"/>
    <w:rsid w:val="006F6417"/>
    <w:rsid w:val="006F715C"/>
    <w:rsid w:val="006F7180"/>
    <w:rsid w:val="00700704"/>
    <w:rsid w:val="00701D93"/>
    <w:rsid w:val="00701DC9"/>
    <w:rsid w:val="007020EF"/>
    <w:rsid w:val="007022CB"/>
    <w:rsid w:val="0070269D"/>
    <w:rsid w:val="00703551"/>
    <w:rsid w:val="00703A71"/>
    <w:rsid w:val="00703CE7"/>
    <w:rsid w:val="00703D41"/>
    <w:rsid w:val="00703DC7"/>
    <w:rsid w:val="007074B3"/>
    <w:rsid w:val="00707A51"/>
    <w:rsid w:val="00707C7E"/>
    <w:rsid w:val="0071079C"/>
    <w:rsid w:val="007115E9"/>
    <w:rsid w:val="0071166A"/>
    <w:rsid w:val="00711A2F"/>
    <w:rsid w:val="00712318"/>
    <w:rsid w:val="007123BB"/>
    <w:rsid w:val="0071240C"/>
    <w:rsid w:val="0071276D"/>
    <w:rsid w:val="0071291B"/>
    <w:rsid w:val="00712FD6"/>
    <w:rsid w:val="0071305B"/>
    <w:rsid w:val="00713917"/>
    <w:rsid w:val="0071493A"/>
    <w:rsid w:val="00714EE3"/>
    <w:rsid w:val="007155EC"/>
    <w:rsid w:val="007156AD"/>
    <w:rsid w:val="007164A7"/>
    <w:rsid w:val="0071656F"/>
    <w:rsid w:val="00717732"/>
    <w:rsid w:val="00717CEB"/>
    <w:rsid w:val="00717D51"/>
    <w:rsid w:val="0072020C"/>
    <w:rsid w:val="007213B4"/>
    <w:rsid w:val="00722426"/>
    <w:rsid w:val="007227AA"/>
    <w:rsid w:val="00723CF0"/>
    <w:rsid w:val="00723F5A"/>
    <w:rsid w:val="007243CC"/>
    <w:rsid w:val="00724AF0"/>
    <w:rsid w:val="00724B7B"/>
    <w:rsid w:val="00724F8D"/>
    <w:rsid w:val="007256AC"/>
    <w:rsid w:val="0072619A"/>
    <w:rsid w:val="007265AB"/>
    <w:rsid w:val="00727504"/>
    <w:rsid w:val="007300CE"/>
    <w:rsid w:val="0073191E"/>
    <w:rsid w:val="00732913"/>
    <w:rsid w:val="00732DED"/>
    <w:rsid w:val="007340A1"/>
    <w:rsid w:val="007340D5"/>
    <w:rsid w:val="00734801"/>
    <w:rsid w:val="00734838"/>
    <w:rsid w:val="00734CA2"/>
    <w:rsid w:val="00735F7D"/>
    <w:rsid w:val="00736B47"/>
    <w:rsid w:val="0073709F"/>
    <w:rsid w:val="00737C71"/>
    <w:rsid w:val="00740115"/>
    <w:rsid w:val="00740AC1"/>
    <w:rsid w:val="00740EC3"/>
    <w:rsid w:val="00741141"/>
    <w:rsid w:val="00741A19"/>
    <w:rsid w:val="00742010"/>
    <w:rsid w:val="00742356"/>
    <w:rsid w:val="00742519"/>
    <w:rsid w:val="00743000"/>
    <w:rsid w:val="007438F2"/>
    <w:rsid w:val="007441F5"/>
    <w:rsid w:val="007457BB"/>
    <w:rsid w:val="00745881"/>
    <w:rsid w:val="00745B73"/>
    <w:rsid w:val="00745E7A"/>
    <w:rsid w:val="007471E7"/>
    <w:rsid w:val="0074750B"/>
    <w:rsid w:val="00747B2D"/>
    <w:rsid w:val="00747C67"/>
    <w:rsid w:val="0075001A"/>
    <w:rsid w:val="007503D6"/>
    <w:rsid w:val="00754788"/>
    <w:rsid w:val="00756D01"/>
    <w:rsid w:val="0075724F"/>
    <w:rsid w:val="007573AE"/>
    <w:rsid w:val="00757719"/>
    <w:rsid w:val="00757D48"/>
    <w:rsid w:val="00760431"/>
    <w:rsid w:val="007616F4"/>
    <w:rsid w:val="00761E10"/>
    <w:rsid w:val="007620AB"/>
    <w:rsid w:val="007623F9"/>
    <w:rsid w:val="0076274E"/>
    <w:rsid w:val="00762D5A"/>
    <w:rsid w:val="00762EA7"/>
    <w:rsid w:val="0076312F"/>
    <w:rsid w:val="007632F4"/>
    <w:rsid w:val="00763BEF"/>
    <w:rsid w:val="00764AD4"/>
    <w:rsid w:val="00764DD5"/>
    <w:rsid w:val="00764FAE"/>
    <w:rsid w:val="007653AF"/>
    <w:rsid w:val="00765542"/>
    <w:rsid w:val="007671A0"/>
    <w:rsid w:val="00770AD8"/>
    <w:rsid w:val="007711EB"/>
    <w:rsid w:val="007715A5"/>
    <w:rsid w:val="00772924"/>
    <w:rsid w:val="007733DD"/>
    <w:rsid w:val="0077385F"/>
    <w:rsid w:val="007740B7"/>
    <w:rsid w:val="00774666"/>
    <w:rsid w:val="00774C11"/>
    <w:rsid w:val="007751FB"/>
    <w:rsid w:val="00777198"/>
    <w:rsid w:val="00777262"/>
    <w:rsid w:val="00777DE0"/>
    <w:rsid w:val="007806E3"/>
    <w:rsid w:val="00780C77"/>
    <w:rsid w:val="00780E36"/>
    <w:rsid w:val="0078175B"/>
    <w:rsid w:val="00781B80"/>
    <w:rsid w:val="007828E1"/>
    <w:rsid w:val="00783BCE"/>
    <w:rsid w:val="00783BDF"/>
    <w:rsid w:val="007841A7"/>
    <w:rsid w:val="0078438E"/>
    <w:rsid w:val="0078568D"/>
    <w:rsid w:val="007856EC"/>
    <w:rsid w:val="007857BA"/>
    <w:rsid w:val="00785FA7"/>
    <w:rsid w:val="0078722F"/>
    <w:rsid w:val="00787EC4"/>
    <w:rsid w:val="007900B8"/>
    <w:rsid w:val="00791B32"/>
    <w:rsid w:val="00792621"/>
    <w:rsid w:val="007927A9"/>
    <w:rsid w:val="00792A04"/>
    <w:rsid w:val="00793335"/>
    <w:rsid w:val="00793617"/>
    <w:rsid w:val="00793E2E"/>
    <w:rsid w:val="00794F8F"/>
    <w:rsid w:val="00795356"/>
    <w:rsid w:val="0079674F"/>
    <w:rsid w:val="007967DB"/>
    <w:rsid w:val="00797CBE"/>
    <w:rsid w:val="007A0AA0"/>
    <w:rsid w:val="007A207E"/>
    <w:rsid w:val="007A233D"/>
    <w:rsid w:val="007A2A9E"/>
    <w:rsid w:val="007A3028"/>
    <w:rsid w:val="007A367E"/>
    <w:rsid w:val="007A3787"/>
    <w:rsid w:val="007A3C39"/>
    <w:rsid w:val="007A4034"/>
    <w:rsid w:val="007A410E"/>
    <w:rsid w:val="007A4B46"/>
    <w:rsid w:val="007A5802"/>
    <w:rsid w:val="007A5C14"/>
    <w:rsid w:val="007A5D83"/>
    <w:rsid w:val="007A6981"/>
    <w:rsid w:val="007A6B7A"/>
    <w:rsid w:val="007A6CDC"/>
    <w:rsid w:val="007A71D0"/>
    <w:rsid w:val="007B081A"/>
    <w:rsid w:val="007B174C"/>
    <w:rsid w:val="007B18D1"/>
    <w:rsid w:val="007B1963"/>
    <w:rsid w:val="007B19FF"/>
    <w:rsid w:val="007B1AAC"/>
    <w:rsid w:val="007B23D8"/>
    <w:rsid w:val="007B394E"/>
    <w:rsid w:val="007B3B72"/>
    <w:rsid w:val="007B44E1"/>
    <w:rsid w:val="007B4CC3"/>
    <w:rsid w:val="007B502E"/>
    <w:rsid w:val="007B51E2"/>
    <w:rsid w:val="007B54D7"/>
    <w:rsid w:val="007B5881"/>
    <w:rsid w:val="007B5910"/>
    <w:rsid w:val="007B5BEC"/>
    <w:rsid w:val="007B633B"/>
    <w:rsid w:val="007B6F0D"/>
    <w:rsid w:val="007B7787"/>
    <w:rsid w:val="007C27E0"/>
    <w:rsid w:val="007C3D99"/>
    <w:rsid w:val="007C3FFC"/>
    <w:rsid w:val="007C50E3"/>
    <w:rsid w:val="007C510A"/>
    <w:rsid w:val="007C57F2"/>
    <w:rsid w:val="007C71C3"/>
    <w:rsid w:val="007C729E"/>
    <w:rsid w:val="007C74F1"/>
    <w:rsid w:val="007C7EFF"/>
    <w:rsid w:val="007D0469"/>
    <w:rsid w:val="007D14C8"/>
    <w:rsid w:val="007D1783"/>
    <w:rsid w:val="007D243E"/>
    <w:rsid w:val="007D35A6"/>
    <w:rsid w:val="007D3EDC"/>
    <w:rsid w:val="007D4323"/>
    <w:rsid w:val="007D494B"/>
    <w:rsid w:val="007D4FE0"/>
    <w:rsid w:val="007D50CF"/>
    <w:rsid w:val="007D5A3A"/>
    <w:rsid w:val="007D5F07"/>
    <w:rsid w:val="007D6926"/>
    <w:rsid w:val="007D697E"/>
    <w:rsid w:val="007E0195"/>
    <w:rsid w:val="007E01CD"/>
    <w:rsid w:val="007E11A0"/>
    <w:rsid w:val="007E13A0"/>
    <w:rsid w:val="007E3176"/>
    <w:rsid w:val="007E3631"/>
    <w:rsid w:val="007E3EA9"/>
    <w:rsid w:val="007E4F47"/>
    <w:rsid w:val="007E5232"/>
    <w:rsid w:val="007E6136"/>
    <w:rsid w:val="007E6845"/>
    <w:rsid w:val="007E6917"/>
    <w:rsid w:val="007E6B3C"/>
    <w:rsid w:val="007E6C9F"/>
    <w:rsid w:val="007F0115"/>
    <w:rsid w:val="007F0646"/>
    <w:rsid w:val="007F3AC3"/>
    <w:rsid w:val="007F3F72"/>
    <w:rsid w:val="007F4095"/>
    <w:rsid w:val="007F40B6"/>
    <w:rsid w:val="007F4D8F"/>
    <w:rsid w:val="007F4E9F"/>
    <w:rsid w:val="007F57B5"/>
    <w:rsid w:val="007F584F"/>
    <w:rsid w:val="007F5959"/>
    <w:rsid w:val="007F77D4"/>
    <w:rsid w:val="0080006F"/>
    <w:rsid w:val="00800247"/>
    <w:rsid w:val="008009D8"/>
    <w:rsid w:val="008012C1"/>
    <w:rsid w:val="008019E6"/>
    <w:rsid w:val="0080247A"/>
    <w:rsid w:val="00802901"/>
    <w:rsid w:val="0080307D"/>
    <w:rsid w:val="00804A1E"/>
    <w:rsid w:val="00805B89"/>
    <w:rsid w:val="008061AB"/>
    <w:rsid w:val="00806924"/>
    <w:rsid w:val="00806E96"/>
    <w:rsid w:val="00807020"/>
    <w:rsid w:val="00807D35"/>
    <w:rsid w:val="00810A44"/>
    <w:rsid w:val="008116FB"/>
    <w:rsid w:val="008124A3"/>
    <w:rsid w:val="00812605"/>
    <w:rsid w:val="00812CE2"/>
    <w:rsid w:val="008139F0"/>
    <w:rsid w:val="00813F84"/>
    <w:rsid w:val="00814260"/>
    <w:rsid w:val="00814D76"/>
    <w:rsid w:val="0081517C"/>
    <w:rsid w:val="008168B4"/>
    <w:rsid w:val="00816E31"/>
    <w:rsid w:val="00817CEE"/>
    <w:rsid w:val="00820083"/>
    <w:rsid w:val="00821F79"/>
    <w:rsid w:val="00822626"/>
    <w:rsid w:val="00822694"/>
    <w:rsid w:val="008226CF"/>
    <w:rsid w:val="00822FD5"/>
    <w:rsid w:val="00823472"/>
    <w:rsid w:val="00825DD5"/>
    <w:rsid w:val="008263EC"/>
    <w:rsid w:val="0082655B"/>
    <w:rsid w:val="00826B6D"/>
    <w:rsid w:val="00827758"/>
    <w:rsid w:val="00827CFC"/>
    <w:rsid w:val="00831115"/>
    <w:rsid w:val="00831175"/>
    <w:rsid w:val="0083290C"/>
    <w:rsid w:val="008331BA"/>
    <w:rsid w:val="008332E3"/>
    <w:rsid w:val="0083381F"/>
    <w:rsid w:val="00833995"/>
    <w:rsid w:val="00833A15"/>
    <w:rsid w:val="0083403C"/>
    <w:rsid w:val="008344BD"/>
    <w:rsid w:val="008347B7"/>
    <w:rsid w:val="00835127"/>
    <w:rsid w:val="008354BA"/>
    <w:rsid w:val="00835D26"/>
    <w:rsid w:val="00836122"/>
    <w:rsid w:val="008370B9"/>
    <w:rsid w:val="0083722C"/>
    <w:rsid w:val="00837628"/>
    <w:rsid w:val="0083797D"/>
    <w:rsid w:val="0084177E"/>
    <w:rsid w:val="00841A7D"/>
    <w:rsid w:val="008425D5"/>
    <w:rsid w:val="00842846"/>
    <w:rsid w:val="00843623"/>
    <w:rsid w:val="00843A17"/>
    <w:rsid w:val="00845314"/>
    <w:rsid w:val="008453B2"/>
    <w:rsid w:val="00845710"/>
    <w:rsid w:val="00846C75"/>
    <w:rsid w:val="008478AE"/>
    <w:rsid w:val="00850A14"/>
    <w:rsid w:val="00850CD3"/>
    <w:rsid w:val="00850FF9"/>
    <w:rsid w:val="00851B1A"/>
    <w:rsid w:val="00851C0C"/>
    <w:rsid w:val="00852B21"/>
    <w:rsid w:val="00852C99"/>
    <w:rsid w:val="00852FD4"/>
    <w:rsid w:val="008539AD"/>
    <w:rsid w:val="008555CC"/>
    <w:rsid w:val="00855F39"/>
    <w:rsid w:val="008561B0"/>
    <w:rsid w:val="0085648E"/>
    <w:rsid w:val="00856536"/>
    <w:rsid w:val="0085690C"/>
    <w:rsid w:val="008576E2"/>
    <w:rsid w:val="008606A3"/>
    <w:rsid w:val="008614D5"/>
    <w:rsid w:val="0086322F"/>
    <w:rsid w:val="00863799"/>
    <w:rsid w:val="008639D3"/>
    <w:rsid w:val="00864C3E"/>
    <w:rsid w:val="008651F3"/>
    <w:rsid w:val="0086571C"/>
    <w:rsid w:val="00866E8A"/>
    <w:rsid w:val="00871516"/>
    <w:rsid w:val="008727B2"/>
    <w:rsid w:val="0087315A"/>
    <w:rsid w:val="0087341F"/>
    <w:rsid w:val="00873686"/>
    <w:rsid w:val="0087463B"/>
    <w:rsid w:val="008758D2"/>
    <w:rsid w:val="0087593C"/>
    <w:rsid w:val="00875BEA"/>
    <w:rsid w:val="00875FAF"/>
    <w:rsid w:val="0087617B"/>
    <w:rsid w:val="008766B6"/>
    <w:rsid w:val="008773C3"/>
    <w:rsid w:val="00877E09"/>
    <w:rsid w:val="00881801"/>
    <w:rsid w:val="00881F16"/>
    <w:rsid w:val="00883166"/>
    <w:rsid w:val="0088387A"/>
    <w:rsid w:val="008838FC"/>
    <w:rsid w:val="0088491C"/>
    <w:rsid w:val="00884C30"/>
    <w:rsid w:val="00885CC6"/>
    <w:rsid w:val="00886239"/>
    <w:rsid w:val="0088671F"/>
    <w:rsid w:val="00887E0E"/>
    <w:rsid w:val="00890C83"/>
    <w:rsid w:val="008922A6"/>
    <w:rsid w:val="00892896"/>
    <w:rsid w:val="00892DE6"/>
    <w:rsid w:val="00892EDC"/>
    <w:rsid w:val="00893DE9"/>
    <w:rsid w:val="00894D76"/>
    <w:rsid w:val="00895223"/>
    <w:rsid w:val="008953E5"/>
    <w:rsid w:val="00895D24"/>
    <w:rsid w:val="00895E77"/>
    <w:rsid w:val="00896316"/>
    <w:rsid w:val="00896FF2"/>
    <w:rsid w:val="008972AF"/>
    <w:rsid w:val="00897486"/>
    <w:rsid w:val="008A0D4C"/>
    <w:rsid w:val="008A1158"/>
    <w:rsid w:val="008A1BC0"/>
    <w:rsid w:val="008A2002"/>
    <w:rsid w:val="008A24E3"/>
    <w:rsid w:val="008A342D"/>
    <w:rsid w:val="008A3D89"/>
    <w:rsid w:val="008A4A26"/>
    <w:rsid w:val="008A4BAE"/>
    <w:rsid w:val="008A50DE"/>
    <w:rsid w:val="008A52AE"/>
    <w:rsid w:val="008A52E3"/>
    <w:rsid w:val="008A5450"/>
    <w:rsid w:val="008A616E"/>
    <w:rsid w:val="008A676A"/>
    <w:rsid w:val="008A6D57"/>
    <w:rsid w:val="008A752F"/>
    <w:rsid w:val="008A7988"/>
    <w:rsid w:val="008A79A4"/>
    <w:rsid w:val="008A7AA0"/>
    <w:rsid w:val="008A7DD1"/>
    <w:rsid w:val="008A7FD6"/>
    <w:rsid w:val="008B0407"/>
    <w:rsid w:val="008B0DB1"/>
    <w:rsid w:val="008B0E83"/>
    <w:rsid w:val="008B18EC"/>
    <w:rsid w:val="008B3367"/>
    <w:rsid w:val="008B393C"/>
    <w:rsid w:val="008B3ADA"/>
    <w:rsid w:val="008B3D18"/>
    <w:rsid w:val="008B41B3"/>
    <w:rsid w:val="008B432E"/>
    <w:rsid w:val="008B4DBB"/>
    <w:rsid w:val="008B5B8C"/>
    <w:rsid w:val="008B6307"/>
    <w:rsid w:val="008B6B4D"/>
    <w:rsid w:val="008B6C25"/>
    <w:rsid w:val="008C00B0"/>
    <w:rsid w:val="008C0227"/>
    <w:rsid w:val="008C093A"/>
    <w:rsid w:val="008C0ADC"/>
    <w:rsid w:val="008C13AA"/>
    <w:rsid w:val="008C2159"/>
    <w:rsid w:val="008C2A1C"/>
    <w:rsid w:val="008C2ABD"/>
    <w:rsid w:val="008C3517"/>
    <w:rsid w:val="008C393C"/>
    <w:rsid w:val="008C4204"/>
    <w:rsid w:val="008C4406"/>
    <w:rsid w:val="008C4D0C"/>
    <w:rsid w:val="008C6323"/>
    <w:rsid w:val="008C6C17"/>
    <w:rsid w:val="008C7534"/>
    <w:rsid w:val="008C7764"/>
    <w:rsid w:val="008D0312"/>
    <w:rsid w:val="008D1175"/>
    <w:rsid w:val="008D19B4"/>
    <w:rsid w:val="008D19F5"/>
    <w:rsid w:val="008D23AA"/>
    <w:rsid w:val="008D29AF"/>
    <w:rsid w:val="008D2FD5"/>
    <w:rsid w:val="008D3072"/>
    <w:rsid w:val="008D3B0E"/>
    <w:rsid w:val="008D45AA"/>
    <w:rsid w:val="008D488C"/>
    <w:rsid w:val="008D4899"/>
    <w:rsid w:val="008D62AA"/>
    <w:rsid w:val="008D7065"/>
    <w:rsid w:val="008D7C6D"/>
    <w:rsid w:val="008E0595"/>
    <w:rsid w:val="008E0C15"/>
    <w:rsid w:val="008E2374"/>
    <w:rsid w:val="008E2AD8"/>
    <w:rsid w:val="008E2F60"/>
    <w:rsid w:val="008E3C63"/>
    <w:rsid w:val="008E4CAF"/>
    <w:rsid w:val="008E577D"/>
    <w:rsid w:val="008E6663"/>
    <w:rsid w:val="008E699F"/>
    <w:rsid w:val="008E6DBA"/>
    <w:rsid w:val="008F0938"/>
    <w:rsid w:val="008F0E8A"/>
    <w:rsid w:val="008F173A"/>
    <w:rsid w:val="008F176A"/>
    <w:rsid w:val="008F184B"/>
    <w:rsid w:val="008F1DB3"/>
    <w:rsid w:val="008F1EA0"/>
    <w:rsid w:val="008F24ED"/>
    <w:rsid w:val="008F2A7D"/>
    <w:rsid w:val="008F2B5A"/>
    <w:rsid w:val="008F44D0"/>
    <w:rsid w:val="008F4518"/>
    <w:rsid w:val="008F4B71"/>
    <w:rsid w:val="008F64D0"/>
    <w:rsid w:val="008F6A9B"/>
    <w:rsid w:val="008F77C1"/>
    <w:rsid w:val="008F7BE9"/>
    <w:rsid w:val="00900818"/>
    <w:rsid w:val="00900BD9"/>
    <w:rsid w:val="009013B6"/>
    <w:rsid w:val="0090294D"/>
    <w:rsid w:val="00902BB1"/>
    <w:rsid w:val="00902FB6"/>
    <w:rsid w:val="00903386"/>
    <w:rsid w:val="00903E54"/>
    <w:rsid w:val="00903FED"/>
    <w:rsid w:val="00904505"/>
    <w:rsid w:val="00904846"/>
    <w:rsid w:val="00904D95"/>
    <w:rsid w:val="00905006"/>
    <w:rsid w:val="00905873"/>
    <w:rsid w:val="00905BA6"/>
    <w:rsid w:val="00905CE6"/>
    <w:rsid w:val="009063D2"/>
    <w:rsid w:val="009107D5"/>
    <w:rsid w:val="0091094A"/>
    <w:rsid w:val="00911379"/>
    <w:rsid w:val="009118AB"/>
    <w:rsid w:val="00912C3E"/>
    <w:rsid w:val="00912D40"/>
    <w:rsid w:val="00912DE7"/>
    <w:rsid w:val="009133B4"/>
    <w:rsid w:val="00913814"/>
    <w:rsid w:val="00914367"/>
    <w:rsid w:val="00914A33"/>
    <w:rsid w:val="00914FBF"/>
    <w:rsid w:val="00915372"/>
    <w:rsid w:val="009159F7"/>
    <w:rsid w:val="00915AAF"/>
    <w:rsid w:val="00915B75"/>
    <w:rsid w:val="00915ED0"/>
    <w:rsid w:val="00916B95"/>
    <w:rsid w:val="00916D54"/>
    <w:rsid w:val="00917154"/>
    <w:rsid w:val="0092085E"/>
    <w:rsid w:val="009221CA"/>
    <w:rsid w:val="0092266F"/>
    <w:rsid w:val="0092431F"/>
    <w:rsid w:val="00926E86"/>
    <w:rsid w:val="00926F89"/>
    <w:rsid w:val="009275D8"/>
    <w:rsid w:val="009277EB"/>
    <w:rsid w:val="00927A66"/>
    <w:rsid w:val="00930185"/>
    <w:rsid w:val="0093095F"/>
    <w:rsid w:val="00930ECE"/>
    <w:rsid w:val="00931295"/>
    <w:rsid w:val="009318A1"/>
    <w:rsid w:val="00931B8F"/>
    <w:rsid w:val="00931CF3"/>
    <w:rsid w:val="00932754"/>
    <w:rsid w:val="00932E56"/>
    <w:rsid w:val="009332DB"/>
    <w:rsid w:val="00933304"/>
    <w:rsid w:val="009347E4"/>
    <w:rsid w:val="009349AE"/>
    <w:rsid w:val="00935189"/>
    <w:rsid w:val="00935622"/>
    <w:rsid w:val="009360D5"/>
    <w:rsid w:val="00936337"/>
    <w:rsid w:val="0093643F"/>
    <w:rsid w:val="00936667"/>
    <w:rsid w:val="0093705A"/>
    <w:rsid w:val="00937AF6"/>
    <w:rsid w:val="009400E0"/>
    <w:rsid w:val="00940857"/>
    <w:rsid w:val="00940F57"/>
    <w:rsid w:val="00942AF5"/>
    <w:rsid w:val="00942DFE"/>
    <w:rsid w:val="00943A77"/>
    <w:rsid w:val="00944AB9"/>
    <w:rsid w:val="00944E1E"/>
    <w:rsid w:val="0094588D"/>
    <w:rsid w:val="00947563"/>
    <w:rsid w:val="00947878"/>
    <w:rsid w:val="00947FD4"/>
    <w:rsid w:val="00950B43"/>
    <w:rsid w:val="00951969"/>
    <w:rsid w:val="0095298A"/>
    <w:rsid w:val="009534E5"/>
    <w:rsid w:val="00953C8A"/>
    <w:rsid w:val="00954380"/>
    <w:rsid w:val="0095508E"/>
    <w:rsid w:val="00956201"/>
    <w:rsid w:val="00956562"/>
    <w:rsid w:val="009579ED"/>
    <w:rsid w:val="00957FF6"/>
    <w:rsid w:val="00961D10"/>
    <w:rsid w:val="0096225C"/>
    <w:rsid w:val="009623F4"/>
    <w:rsid w:val="00962EE8"/>
    <w:rsid w:val="00964C58"/>
    <w:rsid w:val="00965837"/>
    <w:rsid w:val="009658AB"/>
    <w:rsid w:val="0096592E"/>
    <w:rsid w:val="00966169"/>
    <w:rsid w:val="009677FE"/>
    <w:rsid w:val="00967E47"/>
    <w:rsid w:val="009706BE"/>
    <w:rsid w:val="009711FA"/>
    <w:rsid w:val="009717C4"/>
    <w:rsid w:val="009733D7"/>
    <w:rsid w:val="00973439"/>
    <w:rsid w:val="00973FC4"/>
    <w:rsid w:val="009740A7"/>
    <w:rsid w:val="0097459A"/>
    <w:rsid w:val="0097460C"/>
    <w:rsid w:val="00974E0F"/>
    <w:rsid w:val="00975940"/>
    <w:rsid w:val="00975FB5"/>
    <w:rsid w:val="009807AE"/>
    <w:rsid w:val="00980DA9"/>
    <w:rsid w:val="009816DB"/>
    <w:rsid w:val="00981B9A"/>
    <w:rsid w:val="00982197"/>
    <w:rsid w:val="009824DE"/>
    <w:rsid w:val="00983584"/>
    <w:rsid w:val="00984330"/>
    <w:rsid w:val="00984A7F"/>
    <w:rsid w:val="00984B6B"/>
    <w:rsid w:val="00984F5D"/>
    <w:rsid w:val="00985065"/>
    <w:rsid w:val="00985480"/>
    <w:rsid w:val="00985A2B"/>
    <w:rsid w:val="00985C54"/>
    <w:rsid w:val="009866D7"/>
    <w:rsid w:val="00986841"/>
    <w:rsid w:val="00986927"/>
    <w:rsid w:val="00986C04"/>
    <w:rsid w:val="00986E47"/>
    <w:rsid w:val="009908B7"/>
    <w:rsid w:val="0099141A"/>
    <w:rsid w:val="00991520"/>
    <w:rsid w:val="009916AE"/>
    <w:rsid w:val="00991DBD"/>
    <w:rsid w:val="00992357"/>
    <w:rsid w:val="00992E69"/>
    <w:rsid w:val="00993BB0"/>
    <w:rsid w:val="00994387"/>
    <w:rsid w:val="00994738"/>
    <w:rsid w:val="00995BD1"/>
    <w:rsid w:val="009969E3"/>
    <w:rsid w:val="00996A0C"/>
    <w:rsid w:val="00996C35"/>
    <w:rsid w:val="00996DE1"/>
    <w:rsid w:val="00996E78"/>
    <w:rsid w:val="00996E9D"/>
    <w:rsid w:val="00996EFB"/>
    <w:rsid w:val="009A1C3D"/>
    <w:rsid w:val="009A22E2"/>
    <w:rsid w:val="009A2474"/>
    <w:rsid w:val="009A2480"/>
    <w:rsid w:val="009A2B49"/>
    <w:rsid w:val="009A2D19"/>
    <w:rsid w:val="009A3878"/>
    <w:rsid w:val="009A3F37"/>
    <w:rsid w:val="009A47BF"/>
    <w:rsid w:val="009A54BF"/>
    <w:rsid w:val="009A5543"/>
    <w:rsid w:val="009A6E10"/>
    <w:rsid w:val="009A7A91"/>
    <w:rsid w:val="009A7E95"/>
    <w:rsid w:val="009B002D"/>
    <w:rsid w:val="009B12E4"/>
    <w:rsid w:val="009B278F"/>
    <w:rsid w:val="009B326C"/>
    <w:rsid w:val="009B3BB7"/>
    <w:rsid w:val="009B5265"/>
    <w:rsid w:val="009B5783"/>
    <w:rsid w:val="009B6D1A"/>
    <w:rsid w:val="009B6D64"/>
    <w:rsid w:val="009C0922"/>
    <w:rsid w:val="009C19A9"/>
    <w:rsid w:val="009C1FAF"/>
    <w:rsid w:val="009C30DA"/>
    <w:rsid w:val="009C3F3F"/>
    <w:rsid w:val="009C4B56"/>
    <w:rsid w:val="009C5239"/>
    <w:rsid w:val="009C750D"/>
    <w:rsid w:val="009C7E45"/>
    <w:rsid w:val="009D132F"/>
    <w:rsid w:val="009D1373"/>
    <w:rsid w:val="009D1DDA"/>
    <w:rsid w:val="009D2473"/>
    <w:rsid w:val="009D2A22"/>
    <w:rsid w:val="009D3DF5"/>
    <w:rsid w:val="009D3E0F"/>
    <w:rsid w:val="009D3EE2"/>
    <w:rsid w:val="009D40D9"/>
    <w:rsid w:val="009D42D4"/>
    <w:rsid w:val="009D4AC5"/>
    <w:rsid w:val="009D4BD6"/>
    <w:rsid w:val="009D4C57"/>
    <w:rsid w:val="009D57F4"/>
    <w:rsid w:val="009D61CA"/>
    <w:rsid w:val="009D641F"/>
    <w:rsid w:val="009D69BB"/>
    <w:rsid w:val="009D69D2"/>
    <w:rsid w:val="009D6A6A"/>
    <w:rsid w:val="009D6DD9"/>
    <w:rsid w:val="009D762A"/>
    <w:rsid w:val="009E045E"/>
    <w:rsid w:val="009E0BE0"/>
    <w:rsid w:val="009E102F"/>
    <w:rsid w:val="009E1A8F"/>
    <w:rsid w:val="009E1D89"/>
    <w:rsid w:val="009E255E"/>
    <w:rsid w:val="009E39F8"/>
    <w:rsid w:val="009E3C26"/>
    <w:rsid w:val="009E5145"/>
    <w:rsid w:val="009E65EA"/>
    <w:rsid w:val="009E682A"/>
    <w:rsid w:val="009E7560"/>
    <w:rsid w:val="009F05B5"/>
    <w:rsid w:val="009F0680"/>
    <w:rsid w:val="009F1974"/>
    <w:rsid w:val="009F24DE"/>
    <w:rsid w:val="009F258F"/>
    <w:rsid w:val="009F260B"/>
    <w:rsid w:val="009F2C55"/>
    <w:rsid w:val="009F2DAF"/>
    <w:rsid w:val="009F33B6"/>
    <w:rsid w:val="009F3732"/>
    <w:rsid w:val="009F42D9"/>
    <w:rsid w:val="009F43AA"/>
    <w:rsid w:val="009F45AB"/>
    <w:rsid w:val="009F4973"/>
    <w:rsid w:val="009F6BE4"/>
    <w:rsid w:val="009F6D98"/>
    <w:rsid w:val="009F7BA5"/>
    <w:rsid w:val="00A024E1"/>
    <w:rsid w:val="00A0263E"/>
    <w:rsid w:val="00A03037"/>
    <w:rsid w:val="00A030D3"/>
    <w:rsid w:val="00A036C0"/>
    <w:rsid w:val="00A03B97"/>
    <w:rsid w:val="00A06781"/>
    <w:rsid w:val="00A06DA7"/>
    <w:rsid w:val="00A0721A"/>
    <w:rsid w:val="00A07741"/>
    <w:rsid w:val="00A07D82"/>
    <w:rsid w:val="00A10A98"/>
    <w:rsid w:val="00A10E05"/>
    <w:rsid w:val="00A11301"/>
    <w:rsid w:val="00A11402"/>
    <w:rsid w:val="00A12118"/>
    <w:rsid w:val="00A129FE"/>
    <w:rsid w:val="00A13D31"/>
    <w:rsid w:val="00A1477D"/>
    <w:rsid w:val="00A14984"/>
    <w:rsid w:val="00A14DAA"/>
    <w:rsid w:val="00A150EB"/>
    <w:rsid w:val="00A15FBF"/>
    <w:rsid w:val="00A16BBE"/>
    <w:rsid w:val="00A16D34"/>
    <w:rsid w:val="00A170FB"/>
    <w:rsid w:val="00A17A43"/>
    <w:rsid w:val="00A202A4"/>
    <w:rsid w:val="00A20781"/>
    <w:rsid w:val="00A20CC3"/>
    <w:rsid w:val="00A20CCE"/>
    <w:rsid w:val="00A20D65"/>
    <w:rsid w:val="00A20D99"/>
    <w:rsid w:val="00A21E60"/>
    <w:rsid w:val="00A231AB"/>
    <w:rsid w:val="00A2529C"/>
    <w:rsid w:val="00A25D6B"/>
    <w:rsid w:val="00A27134"/>
    <w:rsid w:val="00A30617"/>
    <w:rsid w:val="00A30CDA"/>
    <w:rsid w:val="00A315EE"/>
    <w:rsid w:val="00A3269E"/>
    <w:rsid w:val="00A336A6"/>
    <w:rsid w:val="00A3392F"/>
    <w:rsid w:val="00A33F6F"/>
    <w:rsid w:val="00A33FBC"/>
    <w:rsid w:val="00A3458B"/>
    <w:rsid w:val="00A3472E"/>
    <w:rsid w:val="00A34AAE"/>
    <w:rsid w:val="00A35D27"/>
    <w:rsid w:val="00A36A78"/>
    <w:rsid w:val="00A36EB0"/>
    <w:rsid w:val="00A37B9F"/>
    <w:rsid w:val="00A37BBC"/>
    <w:rsid w:val="00A37CC9"/>
    <w:rsid w:val="00A40B72"/>
    <w:rsid w:val="00A40D68"/>
    <w:rsid w:val="00A41F2A"/>
    <w:rsid w:val="00A42334"/>
    <w:rsid w:val="00A4264C"/>
    <w:rsid w:val="00A427D5"/>
    <w:rsid w:val="00A43502"/>
    <w:rsid w:val="00A443B4"/>
    <w:rsid w:val="00A44B2E"/>
    <w:rsid w:val="00A47B70"/>
    <w:rsid w:val="00A47F79"/>
    <w:rsid w:val="00A511DC"/>
    <w:rsid w:val="00A51232"/>
    <w:rsid w:val="00A51EDE"/>
    <w:rsid w:val="00A522D9"/>
    <w:rsid w:val="00A52EAB"/>
    <w:rsid w:val="00A543F0"/>
    <w:rsid w:val="00A54891"/>
    <w:rsid w:val="00A5561B"/>
    <w:rsid w:val="00A56161"/>
    <w:rsid w:val="00A56672"/>
    <w:rsid w:val="00A56C23"/>
    <w:rsid w:val="00A56FD9"/>
    <w:rsid w:val="00A57697"/>
    <w:rsid w:val="00A579D9"/>
    <w:rsid w:val="00A60D62"/>
    <w:rsid w:val="00A613B4"/>
    <w:rsid w:val="00A61540"/>
    <w:rsid w:val="00A623AB"/>
    <w:rsid w:val="00A62C04"/>
    <w:rsid w:val="00A62CC4"/>
    <w:rsid w:val="00A635C1"/>
    <w:rsid w:val="00A6668D"/>
    <w:rsid w:val="00A679C2"/>
    <w:rsid w:val="00A67A03"/>
    <w:rsid w:val="00A67B99"/>
    <w:rsid w:val="00A67E50"/>
    <w:rsid w:val="00A67F10"/>
    <w:rsid w:val="00A70567"/>
    <w:rsid w:val="00A73F6A"/>
    <w:rsid w:val="00A74348"/>
    <w:rsid w:val="00A74C5D"/>
    <w:rsid w:val="00A74F64"/>
    <w:rsid w:val="00A751A9"/>
    <w:rsid w:val="00A75DB3"/>
    <w:rsid w:val="00A770D8"/>
    <w:rsid w:val="00A80A41"/>
    <w:rsid w:val="00A810FE"/>
    <w:rsid w:val="00A8191E"/>
    <w:rsid w:val="00A81A37"/>
    <w:rsid w:val="00A83C05"/>
    <w:rsid w:val="00A83FFA"/>
    <w:rsid w:val="00A84E7D"/>
    <w:rsid w:val="00A84FE1"/>
    <w:rsid w:val="00A856CD"/>
    <w:rsid w:val="00A85C6B"/>
    <w:rsid w:val="00A86883"/>
    <w:rsid w:val="00A86DA2"/>
    <w:rsid w:val="00A87A8A"/>
    <w:rsid w:val="00A90446"/>
    <w:rsid w:val="00A90B99"/>
    <w:rsid w:val="00A91307"/>
    <w:rsid w:val="00A930C7"/>
    <w:rsid w:val="00A936C6"/>
    <w:rsid w:val="00A93758"/>
    <w:rsid w:val="00A93D83"/>
    <w:rsid w:val="00A93F38"/>
    <w:rsid w:val="00A93F64"/>
    <w:rsid w:val="00A94453"/>
    <w:rsid w:val="00A947BC"/>
    <w:rsid w:val="00A95AF7"/>
    <w:rsid w:val="00A96384"/>
    <w:rsid w:val="00A97616"/>
    <w:rsid w:val="00A97661"/>
    <w:rsid w:val="00AA038D"/>
    <w:rsid w:val="00AA0E60"/>
    <w:rsid w:val="00AA1503"/>
    <w:rsid w:val="00AA18E2"/>
    <w:rsid w:val="00AA1D6C"/>
    <w:rsid w:val="00AA2216"/>
    <w:rsid w:val="00AA262F"/>
    <w:rsid w:val="00AA2EA2"/>
    <w:rsid w:val="00AA3256"/>
    <w:rsid w:val="00AA39C4"/>
    <w:rsid w:val="00AA4338"/>
    <w:rsid w:val="00AA4488"/>
    <w:rsid w:val="00AA52AF"/>
    <w:rsid w:val="00AA5788"/>
    <w:rsid w:val="00AA5BB1"/>
    <w:rsid w:val="00AA712E"/>
    <w:rsid w:val="00AA7341"/>
    <w:rsid w:val="00AA7924"/>
    <w:rsid w:val="00AA7DD1"/>
    <w:rsid w:val="00AB0D5A"/>
    <w:rsid w:val="00AB1562"/>
    <w:rsid w:val="00AB1C8B"/>
    <w:rsid w:val="00AB1CF2"/>
    <w:rsid w:val="00AB235F"/>
    <w:rsid w:val="00AB253D"/>
    <w:rsid w:val="00AB2869"/>
    <w:rsid w:val="00AB2B41"/>
    <w:rsid w:val="00AB3038"/>
    <w:rsid w:val="00AB3EBE"/>
    <w:rsid w:val="00AB50FF"/>
    <w:rsid w:val="00AB531E"/>
    <w:rsid w:val="00AB5A19"/>
    <w:rsid w:val="00AB5F8D"/>
    <w:rsid w:val="00AB7A41"/>
    <w:rsid w:val="00AC009B"/>
    <w:rsid w:val="00AC1699"/>
    <w:rsid w:val="00AC21C6"/>
    <w:rsid w:val="00AC2689"/>
    <w:rsid w:val="00AC2BA7"/>
    <w:rsid w:val="00AC31E9"/>
    <w:rsid w:val="00AC3560"/>
    <w:rsid w:val="00AC3981"/>
    <w:rsid w:val="00AC3B2A"/>
    <w:rsid w:val="00AC4414"/>
    <w:rsid w:val="00AC4787"/>
    <w:rsid w:val="00AC4A5F"/>
    <w:rsid w:val="00AC5909"/>
    <w:rsid w:val="00AC5C0E"/>
    <w:rsid w:val="00AC5DB2"/>
    <w:rsid w:val="00AC67E4"/>
    <w:rsid w:val="00AC6FCB"/>
    <w:rsid w:val="00AC7311"/>
    <w:rsid w:val="00AC7A99"/>
    <w:rsid w:val="00AD10D1"/>
    <w:rsid w:val="00AD13C6"/>
    <w:rsid w:val="00AD14A0"/>
    <w:rsid w:val="00AD15A2"/>
    <w:rsid w:val="00AD1885"/>
    <w:rsid w:val="00AD1C85"/>
    <w:rsid w:val="00AD1F3F"/>
    <w:rsid w:val="00AD2782"/>
    <w:rsid w:val="00AD2E23"/>
    <w:rsid w:val="00AD366B"/>
    <w:rsid w:val="00AD4265"/>
    <w:rsid w:val="00AD6DE4"/>
    <w:rsid w:val="00AD70BC"/>
    <w:rsid w:val="00AD78E0"/>
    <w:rsid w:val="00AE026C"/>
    <w:rsid w:val="00AE0699"/>
    <w:rsid w:val="00AE0A71"/>
    <w:rsid w:val="00AE0C18"/>
    <w:rsid w:val="00AE0CFE"/>
    <w:rsid w:val="00AE2698"/>
    <w:rsid w:val="00AE2CE3"/>
    <w:rsid w:val="00AE3A2B"/>
    <w:rsid w:val="00AE74AA"/>
    <w:rsid w:val="00AE799A"/>
    <w:rsid w:val="00AE7F52"/>
    <w:rsid w:val="00AF18F8"/>
    <w:rsid w:val="00AF22FD"/>
    <w:rsid w:val="00AF32E4"/>
    <w:rsid w:val="00AF3318"/>
    <w:rsid w:val="00AF3658"/>
    <w:rsid w:val="00AF39ED"/>
    <w:rsid w:val="00AF3ABD"/>
    <w:rsid w:val="00AF4FEF"/>
    <w:rsid w:val="00AF5B2E"/>
    <w:rsid w:val="00AF6253"/>
    <w:rsid w:val="00AF7097"/>
    <w:rsid w:val="00AF73FD"/>
    <w:rsid w:val="00B00F3E"/>
    <w:rsid w:val="00B01059"/>
    <w:rsid w:val="00B015FF"/>
    <w:rsid w:val="00B019A3"/>
    <w:rsid w:val="00B01F37"/>
    <w:rsid w:val="00B02E50"/>
    <w:rsid w:val="00B031D6"/>
    <w:rsid w:val="00B03C2A"/>
    <w:rsid w:val="00B03D1E"/>
    <w:rsid w:val="00B05608"/>
    <w:rsid w:val="00B068D1"/>
    <w:rsid w:val="00B06AA6"/>
    <w:rsid w:val="00B1039A"/>
    <w:rsid w:val="00B10B5F"/>
    <w:rsid w:val="00B10C45"/>
    <w:rsid w:val="00B11D22"/>
    <w:rsid w:val="00B1215B"/>
    <w:rsid w:val="00B12ECD"/>
    <w:rsid w:val="00B13257"/>
    <w:rsid w:val="00B13725"/>
    <w:rsid w:val="00B1458C"/>
    <w:rsid w:val="00B15455"/>
    <w:rsid w:val="00B1558C"/>
    <w:rsid w:val="00B158C2"/>
    <w:rsid w:val="00B15944"/>
    <w:rsid w:val="00B16B67"/>
    <w:rsid w:val="00B20D2C"/>
    <w:rsid w:val="00B21660"/>
    <w:rsid w:val="00B216BF"/>
    <w:rsid w:val="00B21BA9"/>
    <w:rsid w:val="00B226F2"/>
    <w:rsid w:val="00B23054"/>
    <w:rsid w:val="00B23588"/>
    <w:rsid w:val="00B23654"/>
    <w:rsid w:val="00B23B12"/>
    <w:rsid w:val="00B24994"/>
    <w:rsid w:val="00B24A32"/>
    <w:rsid w:val="00B24AA7"/>
    <w:rsid w:val="00B24B1C"/>
    <w:rsid w:val="00B25F4F"/>
    <w:rsid w:val="00B260BA"/>
    <w:rsid w:val="00B26214"/>
    <w:rsid w:val="00B27191"/>
    <w:rsid w:val="00B279BB"/>
    <w:rsid w:val="00B301FA"/>
    <w:rsid w:val="00B302D0"/>
    <w:rsid w:val="00B30C8F"/>
    <w:rsid w:val="00B30F2A"/>
    <w:rsid w:val="00B31386"/>
    <w:rsid w:val="00B31DE6"/>
    <w:rsid w:val="00B321AA"/>
    <w:rsid w:val="00B323C7"/>
    <w:rsid w:val="00B329B4"/>
    <w:rsid w:val="00B3440F"/>
    <w:rsid w:val="00B34EA1"/>
    <w:rsid w:val="00B357ED"/>
    <w:rsid w:val="00B35F2E"/>
    <w:rsid w:val="00B35FBB"/>
    <w:rsid w:val="00B361D6"/>
    <w:rsid w:val="00B3689C"/>
    <w:rsid w:val="00B36AC0"/>
    <w:rsid w:val="00B372ED"/>
    <w:rsid w:val="00B3760A"/>
    <w:rsid w:val="00B377A7"/>
    <w:rsid w:val="00B37CCE"/>
    <w:rsid w:val="00B37E83"/>
    <w:rsid w:val="00B41B03"/>
    <w:rsid w:val="00B42682"/>
    <w:rsid w:val="00B436C0"/>
    <w:rsid w:val="00B444C9"/>
    <w:rsid w:val="00B46065"/>
    <w:rsid w:val="00B4607B"/>
    <w:rsid w:val="00B46630"/>
    <w:rsid w:val="00B46809"/>
    <w:rsid w:val="00B472FE"/>
    <w:rsid w:val="00B50D00"/>
    <w:rsid w:val="00B513D5"/>
    <w:rsid w:val="00B516CC"/>
    <w:rsid w:val="00B518CD"/>
    <w:rsid w:val="00B52663"/>
    <w:rsid w:val="00B52782"/>
    <w:rsid w:val="00B528F1"/>
    <w:rsid w:val="00B5327B"/>
    <w:rsid w:val="00B53F8F"/>
    <w:rsid w:val="00B541C1"/>
    <w:rsid w:val="00B54BB3"/>
    <w:rsid w:val="00B55955"/>
    <w:rsid w:val="00B55B8F"/>
    <w:rsid w:val="00B57885"/>
    <w:rsid w:val="00B57E6E"/>
    <w:rsid w:val="00B607D9"/>
    <w:rsid w:val="00B608C2"/>
    <w:rsid w:val="00B61140"/>
    <w:rsid w:val="00B61929"/>
    <w:rsid w:val="00B62407"/>
    <w:rsid w:val="00B62805"/>
    <w:rsid w:val="00B6289A"/>
    <w:rsid w:val="00B6317A"/>
    <w:rsid w:val="00B64417"/>
    <w:rsid w:val="00B64A00"/>
    <w:rsid w:val="00B65163"/>
    <w:rsid w:val="00B65792"/>
    <w:rsid w:val="00B660BE"/>
    <w:rsid w:val="00B6623F"/>
    <w:rsid w:val="00B66576"/>
    <w:rsid w:val="00B66EA8"/>
    <w:rsid w:val="00B67590"/>
    <w:rsid w:val="00B6771D"/>
    <w:rsid w:val="00B677DE"/>
    <w:rsid w:val="00B7036F"/>
    <w:rsid w:val="00B707E1"/>
    <w:rsid w:val="00B7085E"/>
    <w:rsid w:val="00B70C73"/>
    <w:rsid w:val="00B70F82"/>
    <w:rsid w:val="00B71458"/>
    <w:rsid w:val="00B717AA"/>
    <w:rsid w:val="00B71EC9"/>
    <w:rsid w:val="00B71ECF"/>
    <w:rsid w:val="00B7246A"/>
    <w:rsid w:val="00B724CF"/>
    <w:rsid w:val="00B72EA5"/>
    <w:rsid w:val="00B72FA5"/>
    <w:rsid w:val="00B737E9"/>
    <w:rsid w:val="00B7411E"/>
    <w:rsid w:val="00B74802"/>
    <w:rsid w:val="00B750C3"/>
    <w:rsid w:val="00B75720"/>
    <w:rsid w:val="00B75993"/>
    <w:rsid w:val="00B764F1"/>
    <w:rsid w:val="00B7653A"/>
    <w:rsid w:val="00B76A9D"/>
    <w:rsid w:val="00B76C4D"/>
    <w:rsid w:val="00B800B5"/>
    <w:rsid w:val="00B8085C"/>
    <w:rsid w:val="00B81790"/>
    <w:rsid w:val="00B81CB9"/>
    <w:rsid w:val="00B81E6B"/>
    <w:rsid w:val="00B822D4"/>
    <w:rsid w:val="00B8251D"/>
    <w:rsid w:val="00B82D6E"/>
    <w:rsid w:val="00B83577"/>
    <w:rsid w:val="00B83A35"/>
    <w:rsid w:val="00B841BA"/>
    <w:rsid w:val="00B84E6A"/>
    <w:rsid w:val="00B85980"/>
    <w:rsid w:val="00B85FC4"/>
    <w:rsid w:val="00B86DB8"/>
    <w:rsid w:val="00B87434"/>
    <w:rsid w:val="00B87C9D"/>
    <w:rsid w:val="00B90EF8"/>
    <w:rsid w:val="00B9110A"/>
    <w:rsid w:val="00B914D2"/>
    <w:rsid w:val="00B929B4"/>
    <w:rsid w:val="00B94342"/>
    <w:rsid w:val="00B94995"/>
    <w:rsid w:val="00B94C0B"/>
    <w:rsid w:val="00B94F3F"/>
    <w:rsid w:val="00B95068"/>
    <w:rsid w:val="00B95503"/>
    <w:rsid w:val="00B95BF0"/>
    <w:rsid w:val="00B95C19"/>
    <w:rsid w:val="00B9670D"/>
    <w:rsid w:val="00B96C96"/>
    <w:rsid w:val="00B96E05"/>
    <w:rsid w:val="00B97251"/>
    <w:rsid w:val="00B97F80"/>
    <w:rsid w:val="00BA04D5"/>
    <w:rsid w:val="00BA04F0"/>
    <w:rsid w:val="00BA13CC"/>
    <w:rsid w:val="00BA13DE"/>
    <w:rsid w:val="00BA1596"/>
    <w:rsid w:val="00BA1801"/>
    <w:rsid w:val="00BA2297"/>
    <w:rsid w:val="00BA2656"/>
    <w:rsid w:val="00BA3236"/>
    <w:rsid w:val="00BA3BB8"/>
    <w:rsid w:val="00BA46BE"/>
    <w:rsid w:val="00BA4A36"/>
    <w:rsid w:val="00BA4D6B"/>
    <w:rsid w:val="00BA54F6"/>
    <w:rsid w:val="00BA56D0"/>
    <w:rsid w:val="00BA673F"/>
    <w:rsid w:val="00BA7198"/>
    <w:rsid w:val="00BA7791"/>
    <w:rsid w:val="00BA7AA0"/>
    <w:rsid w:val="00BB1CEF"/>
    <w:rsid w:val="00BB1D8F"/>
    <w:rsid w:val="00BB291F"/>
    <w:rsid w:val="00BB2AF4"/>
    <w:rsid w:val="00BB2B80"/>
    <w:rsid w:val="00BB37BF"/>
    <w:rsid w:val="00BB3A2D"/>
    <w:rsid w:val="00BB3B5E"/>
    <w:rsid w:val="00BB4BEF"/>
    <w:rsid w:val="00BB4C7A"/>
    <w:rsid w:val="00BB4F5B"/>
    <w:rsid w:val="00BB5B6F"/>
    <w:rsid w:val="00BB5CAC"/>
    <w:rsid w:val="00BB5DC0"/>
    <w:rsid w:val="00BB5FAF"/>
    <w:rsid w:val="00BB605A"/>
    <w:rsid w:val="00BB6FAB"/>
    <w:rsid w:val="00BB7570"/>
    <w:rsid w:val="00BC0633"/>
    <w:rsid w:val="00BC067E"/>
    <w:rsid w:val="00BC0F42"/>
    <w:rsid w:val="00BC1445"/>
    <w:rsid w:val="00BC224C"/>
    <w:rsid w:val="00BC2293"/>
    <w:rsid w:val="00BC413D"/>
    <w:rsid w:val="00BC4F93"/>
    <w:rsid w:val="00BC6189"/>
    <w:rsid w:val="00BC6AC4"/>
    <w:rsid w:val="00BC6AD9"/>
    <w:rsid w:val="00BC6CB6"/>
    <w:rsid w:val="00BC7B27"/>
    <w:rsid w:val="00BD09AC"/>
    <w:rsid w:val="00BD13A3"/>
    <w:rsid w:val="00BD1950"/>
    <w:rsid w:val="00BD1CE7"/>
    <w:rsid w:val="00BD257D"/>
    <w:rsid w:val="00BD2BCB"/>
    <w:rsid w:val="00BD3054"/>
    <w:rsid w:val="00BD3333"/>
    <w:rsid w:val="00BD3457"/>
    <w:rsid w:val="00BD46E7"/>
    <w:rsid w:val="00BD4745"/>
    <w:rsid w:val="00BD4A18"/>
    <w:rsid w:val="00BD5236"/>
    <w:rsid w:val="00BD52BB"/>
    <w:rsid w:val="00BD63AE"/>
    <w:rsid w:val="00BD6420"/>
    <w:rsid w:val="00BD65DA"/>
    <w:rsid w:val="00BD6AC5"/>
    <w:rsid w:val="00BD6BB7"/>
    <w:rsid w:val="00BD7A08"/>
    <w:rsid w:val="00BE1F19"/>
    <w:rsid w:val="00BE2140"/>
    <w:rsid w:val="00BE29A6"/>
    <w:rsid w:val="00BE385D"/>
    <w:rsid w:val="00BE393A"/>
    <w:rsid w:val="00BE4BAD"/>
    <w:rsid w:val="00BE4F71"/>
    <w:rsid w:val="00BE54F7"/>
    <w:rsid w:val="00BE6C91"/>
    <w:rsid w:val="00BE7302"/>
    <w:rsid w:val="00BF0222"/>
    <w:rsid w:val="00BF0AB3"/>
    <w:rsid w:val="00BF0D6F"/>
    <w:rsid w:val="00BF1B5D"/>
    <w:rsid w:val="00BF1D6D"/>
    <w:rsid w:val="00BF1DAB"/>
    <w:rsid w:val="00BF1FFE"/>
    <w:rsid w:val="00BF2C3E"/>
    <w:rsid w:val="00BF33E4"/>
    <w:rsid w:val="00BF357E"/>
    <w:rsid w:val="00BF45B4"/>
    <w:rsid w:val="00BF4AD3"/>
    <w:rsid w:val="00BF4B70"/>
    <w:rsid w:val="00BF4D0A"/>
    <w:rsid w:val="00BF5056"/>
    <w:rsid w:val="00BF59F2"/>
    <w:rsid w:val="00BF5A41"/>
    <w:rsid w:val="00BF662F"/>
    <w:rsid w:val="00C00677"/>
    <w:rsid w:val="00C00C67"/>
    <w:rsid w:val="00C00DD7"/>
    <w:rsid w:val="00C01A8B"/>
    <w:rsid w:val="00C01C75"/>
    <w:rsid w:val="00C01F33"/>
    <w:rsid w:val="00C0263D"/>
    <w:rsid w:val="00C026D0"/>
    <w:rsid w:val="00C0345F"/>
    <w:rsid w:val="00C04A5E"/>
    <w:rsid w:val="00C057D1"/>
    <w:rsid w:val="00C0643E"/>
    <w:rsid w:val="00C1190E"/>
    <w:rsid w:val="00C12771"/>
    <w:rsid w:val="00C127F2"/>
    <w:rsid w:val="00C13143"/>
    <w:rsid w:val="00C131CB"/>
    <w:rsid w:val="00C1346A"/>
    <w:rsid w:val="00C1389E"/>
    <w:rsid w:val="00C13D04"/>
    <w:rsid w:val="00C144B7"/>
    <w:rsid w:val="00C16435"/>
    <w:rsid w:val="00C16444"/>
    <w:rsid w:val="00C169AC"/>
    <w:rsid w:val="00C17030"/>
    <w:rsid w:val="00C17EC1"/>
    <w:rsid w:val="00C17F06"/>
    <w:rsid w:val="00C21B3A"/>
    <w:rsid w:val="00C220E5"/>
    <w:rsid w:val="00C22242"/>
    <w:rsid w:val="00C23AC4"/>
    <w:rsid w:val="00C23F29"/>
    <w:rsid w:val="00C23F75"/>
    <w:rsid w:val="00C24319"/>
    <w:rsid w:val="00C24F07"/>
    <w:rsid w:val="00C25B11"/>
    <w:rsid w:val="00C25DF2"/>
    <w:rsid w:val="00C267DE"/>
    <w:rsid w:val="00C30108"/>
    <w:rsid w:val="00C3063D"/>
    <w:rsid w:val="00C3067F"/>
    <w:rsid w:val="00C3092C"/>
    <w:rsid w:val="00C309D1"/>
    <w:rsid w:val="00C32063"/>
    <w:rsid w:val="00C32AFE"/>
    <w:rsid w:val="00C32C4F"/>
    <w:rsid w:val="00C33262"/>
    <w:rsid w:val="00C339B3"/>
    <w:rsid w:val="00C33FE8"/>
    <w:rsid w:val="00C3404A"/>
    <w:rsid w:val="00C349F2"/>
    <w:rsid w:val="00C34C62"/>
    <w:rsid w:val="00C34CB3"/>
    <w:rsid w:val="00C35795"/>
    <w:rsid w:val="00C35BAD"/>
    <w:rsid w:val="00C35C04"/>
    <w:rsid w:val="00C36DAD"/>
    <w:rsid w:val="00C3700E"/>
    <w:rsid w:val="00C4033C"/>
    <w:rsid w:val="00C403F9"/>
    <w:rsid w:val="00C4150F"/>
    <w:rsid w:val="00C4308A"/>
    <w:rsid w:val="00C4452B"/>
    <w:rsid w:val="00C44B1B"/>
    <w:rsid w:val="00C44BA8"/>
    <w:rsid w:val="00C44D38"/>
    <w:rsid w:val="00C47702"/>
    <w:rsid w:val="00C47BE0"/>
    <w:rsid w:val="00C5065D"/>
    <w:rsid w:val="00C508C4"/>
    <w:rsid w:val="00C50BFE"/>
    <w:rsid w:val="00C51888"/>
    <w:rsid w:val="00C51FE6"/>
    <w:rsid w:val="00C52CF3"/>
    <w:rsid w:val="00C5401D"/>
    <w:rsid w:val="00C54E23"/>
    <w:rsid w:val="00C54EBE"/>
    <w:rsid w:val="00C56C16"/>
    <w:rsid w:val="00C60413"/>
    <w:rsid w:val="00C604AB"/>
    <w:rsid w:val="00C60B01"/>
    <w:rsid w:val="00C619E4"/>
    <w:rsid w:val="00C6244B"/>
    <w:rsid w:val="00C63579"/>
    <w:rsid w:val="00C63D16"/>
    <w:rsid w:val="00C64220"/>
    <w:rsid w:val="00C6543D"/>
    <w:rsid w:val="00C6562E"/>
    <w:rsid w:val="00C6652B"/>
    <w:rsid w:val="00C66DC0"/>
    <w:rsid w:val="00C706BA"/>
    <w:rsid w:val="00C70943"/>
    <w:rsid w:val="00C70A62"/>
    <w:rsid w:val="00C715B6"/>
    <w:rsid w:val="00C721B6"/>
    <w:rsid w:val="00C7256A"/>
    <w:rsid w:val="00C7265F"/>
    <w:rsid w:val="00C72BC9"/>
    <w:rsid w:val="00C733D8"/>
    <w:rsid w:val="00C73E46"/>
    <w:rsid w:val="00C7449B"/>
    <w:rsid w:val="00C75838"/>
    <w:rsid w:val="00C760D4"/>
    <w:rsid w:val="00C768EF"/>
    <w:rsid w:val="00C7742B"/>
    <w:rsid w:val="00C7791E"/>
    <w:rsid w:val="00C801D7"/>
    <w:rsid w:val="00C80539"/>
    <w:rsid w:val="00C806C1"/>
    <w:rsid w:val="00C80A04"/>
    <w:rsid w:val="00C810D3"/>
    <w:rsid w:val="00C82184"/>
    <w:rsid w:val="00C83629"/>
    <w:rsid w:val="00C843BF"/>
    <w:rsid w:val="00C8474D"/>
    <w:rsid w:val="00C848D6"/>
    <w:rsid w:val="00C85C75"/>
    <w:rsid w:val="00C86838"/>
    <w:rsid w:val="00C86B59"/>
    <w:rsid w:val="00C87788"/>
    <w:rsid w:val="00C90FE4"/>
    <w:rsid w:val="00C91230"/>
    <w:rsid w:val="00C9129F"/>
    <w:rsid w:val="00C916B4"/>
    <w:rsid w:val="00C91ECD"/>
    <w:rsid w:val="00C92165"/>
    <w:rsid w:val="00C92245"/>
    <w:rsid w:val="00C9233A"/>
    <w:rsid w:val="00C92454"/>
    <w:rsid w:val="00C92B99"/>
    <w:rsid w:val="00C93210"/>
    <w:rsid w:val="00C9332D"/>
    <w:rsid w:val="00C94F66"/>
    <w:rsid w:val="00C95310"/>
    <w:rsid w:val="00C956F3"/>
    <w:rsid w:val="00C961CD"/>
    <w:rsid w:val="00C967AF"/>
    <w:rsid w:val="00C97B9A"/>
    <w:rsid w:val="00C97BAE"/>
    <w:rsid w:val="00CA1A52"/>
    <w:rsid w:val="00CA1D46"/>
    <w:rsid w:val="00CA2049"/>
    <w:rsid w:val="00CA2291"/>
    <w:rsid w:val="00CA2AED"/>
    <w:rsid w:val="00CA2BBD"/>
    <w:rsid w:val="00CA31AD"/>
    <w:rsid w:val="00CA328A"/>
    <w:rsid w:val="00CA370F"/>
    <w:rsid w:val="00CA377B"/>
    <w:rsid w:val="00CA397E"/>
    <w:rsid w:val="00CA42BB"/>
    <w:rsid w:val="00CA47DC"/>
    <w:rsid w:val="00CA50E0"/>
    <w:rsid w:val="00CA5852"/>
    <w:rsid w:val="00CA5932"/>
    <w:rsid w:val="00CA5FD1"/>
    <w:rsid w:val="00CA68AC"/>
    <w:rsid w:val="00CA6C50"/>
    <w:rsid w:val="00CA716B"/>
    <w:rsid w:val="00CA77A6"/>
    <w:rsid w:val="00CA7D24"/>
    <w:rsid w:val="00CA7E76"/>
    <w:rsid w:val="00CA7F53"/>
    <w:rsid w:val="00CB060E"/>
    <w:rsid w:val="00CB0610"/>
    <w:rsid w:val="00CB12CA"/>
    <w:rsid w:val="00CB1720"/>
    <w:rsid w:val="00CB1A2B"/>
    <w:rsid w:val="00CB289C"/>
    <w:rsid w:val="00CB41FD"/>
    <w:rsid w:val="00CB4725"/>
    <w:rsid w:val="00CB47F4"/>
    <w:rsid w:val="00CB673A"/>
    <w:rsid w:val="00CB6C0D"/>
    <w:rsid w:val="00CB7B43"/>
    <w:rsid w:val="00CC1328"/>
    <w:rsid w:val="00CC208D"/>
    <w:rsid w:val="00CC2558"/>
    <w:rsid w:val="00CC2683"/>
    <w:rsid w:val="00CC2EAC"/>
    <w:rsid w:val="00CC32F3"/>
    <w:rsid w:val="00CC38EB"/>
    <w:rsid w:val="00CC3CF8"/>
    <w:rsid w:val="00CC3D94"/>
    <w:rsid w:val="00CC3DD1"/>
    <w:rsid w:val="00CC466A"/>
    <w:rsid w:val="00CC5026"/>
    <w:rsid w:val="00CC5072"/>
    <w:rsid w:val="00CC6645"/>
    <w:rsid w:val="00CC6E4C"/>
    <w:rsid w:val="00CC769D"/>
    <w:rsid w:val="00CC7D12"/>
    <w:rsid w:val="00CC7E6A"/>
    <w:rsid w:val="00CD0C62"/>
    <w:rsid w:val="00CD21A6"/>
    <w:rsid w:val="00CD24A4"/>
    <w:rsid w:val="00CD2C16"/>
    <w:rsid w:val="00CD3131"/>
    <w:rsid w:val="00CD3582"/>
    <w:rsid w:val="00CD3F9A"/>
    <w:rsid w:val="00CD3FE4"/>
    <w:rsid w:val="00CD401F"/>
    <w:rsid w:val="00CD4400"/>
    <w:rsid w:val="00CD451E"/>
    <w:rsid w:val="00CD4CD9"/>
    <w:rsid w:val="00CD56D4"/>
    <w:rsid w:val="00CD5DE7"/>
    <w:rsid w:val="00CD76FF"/>
    <w:rsid w:val="00CD7B4F"/>
    <w:rsid w:val="00CE0B31"/>
    <w:rsid w:val="00CE0F66"/>
    <w:rsid w:val="00CE11DE"/>
    <w:rsid w:val="00CE129E"/>
    <w:rsid w:val="00CE17E1"/>
    <w:rsid w:val="00CE1C2A"/>
    <w:rsid w:val="00CE242D"/>
    <w:rsid w:val="00CE2ADF"/>
    <w:rsid w:val="00CE332B"/>
    <w:rsid w:val="00CE3EB5"/>
    <w:rsid w:val="00CE3EB6"/>
    <w:rsid w:val="00CE42C6"/>
    <w:rsid w:val="00CE456C"/>
    <w:rsid w:val="00CE609B"/>
    <w:rsid w:val="00CE7AB6"/>
    <w:rsid w:val="00CE7CDC"/>
    <w:rsid w:val="00CE7FCD"/>
    <w:rsid w:val="00CF0047"/>
    <w:rsid w:val="00CF080C"/>
    <w:rsid w:val="00CF0CB1"/>
    <w:rsid w:val="00CF1592"/>
    <w:rsid w:val="00CF16DE"/>
    <w:rsid w:val="00CF1DC8"/>
    <w:rsid w:val="00CF1FDE"/>
    <w:rsid w:val="00CF3C56"/>
    <w:rsid w:val="00CF3DED"/>
    <w:rsid w:val="00CF3F86"/>
    <w:rsid w:val="00CF4663"/>
    <w:rsid w:val="00CF4785"/>
    <w:rsid w:val="00CF5B8A"/>
    <w:rsid w:val="00CF5BA2"/>
    <w:rsid w:val="00CF616C"/>
    <w:rsid w:val="00CF6188"/>
    <w:rsid w:val="00CF6756"/>
    <w:rsid w:val="00CF6BE3"/>
    <w:rsid w:val="00CF6DBF"/>
    <w:rsid w:val="00CF7621"/>
    <w:rsid w:val="00CF76D8"/>
    <w:rsid w:val="00D006DF"/>
    <w:rsid w:val="00D009CD"/>
    <w:rsid w:val="00D00EB0"/>
    <w:rsid w:val="00D01865"/>
    <w:rsid w:val="00D069C2"/>
    <w:rsid w:val="00D06A11"/>
    <w:rsid w:val="00D1116F"/>
    <w:rsid w:val="00D11CF8"/>
    <w:rsid w:val="00D12D67"/>
    <w:rsid w:val="00D131FE"/>
    <w:rsid w:val="00D13511"/>
    <w:rsid w:val="00D15673"/>
    <w:rsid w:val="00D15FD7"/>
    <w:rsid w:val="00D16704"/>
    <w:rsid w:val="00D167DE"/>
    <w:rsid w:val="00D16A4D"/>
    <w:rsid w:val="00D17902"/>
    <w:rsid w:val="00D17AC0"/>
    <w:rsid w:val="00D17DFB"/>
    <w:rsid w:val="00D20654"/>
    <w:rsid w:val="00D21006"/>
    <w:rsid w:val="00D21712"/>
    <w:rsid w:val="00D21BC7"/>
    <w:rsid w:val="00D21FA5"/>
    <w:rsid w:val="00D2272A"/>
    <w:rsid w:val="00D23906"/>
    <w:rsid w:val="00D24588"/>
    <w:rsid w:val="00D25CB9"/>
    <w:rsid w:val="00D27047"/>
    <w:rsid w:val="00D303A5"/>
    <w:rsid w:val="00D30A66"/>
    <w:rsid w:val="00D31A24"/>
    <w:rsid w:val="00D31CC9"/>
    <w:rsid w:val="00D31D6B"/>
    <w:rsid w:val="00D32097"/>
    <w:rsid w:val="00D3228C"/>
    <w:rsid w:val="00D32396"/>
    <w:rsid w:val="00D3266D"/>
    <w:rsid w:val="00D32963"/>
    <w:rsid w:val="00D33093"/>
    <w:rsid w:val="00D33E4E"/>
    <w:rsid w:val="00D33EE8"/>
    <w:rsid w:val="00D34A5C"/>
    <w:rsid w:val="00D34F54"/>
    <w:rsid w:val="00D35930"/>
    <w:rsid w:val="00D35E30"/>
    <w:rsid w:val="00D3642B"/>
    <w:rsid w:val="00D367E8"/>
    <w:rsid w:val="00D36C0F"/>
    <w:rsid w:val="00D374A5"/>
    <w:rsid w:val="00D40735"/>
    <w:rsid w:val="00D409BE"/>
    <w:rsid w:val="00D415D9"/>
    <w:rsid w:val="00D425D8"/>
    <w:rsid w:val="00D43243"/>
    <w:rsid w:val="00D43581"/>
    <w:rsid w:val="00D448A7"/>
    <w:rsid w:val="00D45B58"/>
    <w:rsid w:val="00D460EB"/>
    <w:rsid w:val="00D46CA5"/>
    <w:rsid w:val="00D46FE5"/>
    <w:rsid w:val="00D470F6"/>
    <w:rsid w:val="00D4728E"/>
    <w:rsid w:val="00D50449"/>
    <w:rsid w:val="00D506C2"/>
    <w:rsid w:val="00D510A2"/>
    <w:rsid w:val="00D5181C"/>
    <w:rsid w:val="00D518BD"/>
    <w:rsid w:val="00D51E76"/>
    <w:rsid w:val="00D53983"/>
    <w:rsid w:val="00D53C04"/>
    <w:rsid w:val="00D53C10"/>
    <w:rsid w:val="00D53E52"/>
    <w:rsid w:val="00D54C4C"/>
    <w:rsid w:val="00D5536A"/>
    <w:rsid w:val="00D557FC"/>
    <w:rsid w:val="00D5610E"/>
    <w:rsid w:val="00D56795"/>
    <w:rsid w:val="00D567AB"/>
    <w:rsid w:val="00D56B72"/>
    <w:rsid w:val="00D57081"/>
    <w:rsid w:val="00D574A8"/>
    <w:rsid w:val="00D57B05"/>
    <w:rsid w:val="00D608C3"/>
    <w:rsid w:val="00D60905"/>
    <w:rsid w:val="00D60B6A"/>
    <w:rsid w:val="00D61355"/>
    <w:rsid w:val="00D61790"/>
    <w:rsid w:val="00D61AC6"/>
    <w:rsid w:val="00D6225D"/>
    <w:rsid w:val="00D625D9"/>
    <w:rsid w:val="00D6273B"/>
    <w:rsid w:val="00D62F70"/>
    <w:rsid w:val="00D63539"/>
    <w:rsid w:val="00D63FFC"/>
    <w:rsid w:val="00D700F4"/>
    <w:rsid w:val="00D7079B"/>
    <w:rsid w:val="00D72F00"/>
    <w:rsid w:val="00D72FCC"/>
    <w:rsid w:val="00D73081"/>
    <w:rsid w:val="00D73E2C"/>
    <w:rsid w:val="00D7499C"/>
    <w:rsid w:val="00D74C53"/>
    <w:rsid w:val="00D75904"/>
    <w:rsid w:val="00D75A4E"/>
    <w:rsid w:val="00D76165"/>
    <w:rsid w:val="00D77507"/>
    <w:rsid w:val="00D77514"/>
    <w:rsid w:val="00D7783C"/>
    <w:rsid w:val="00D80749"/>
    <w:rsid w:val="00D81058"/>
    <w:rsid w:val="00D82DF7"/>
    <w:rsid w:val="00D836F5"/>
    <w:rsid w:val="00D845A3"/>
    <w:rsid w:val="00D853F3"/>
    <w:rsid w:val="00D85FBA"/>
    <w:rsid w:val="00D8732E"/>
    <w:rsid w:val="00D87775"/>
    <w:rsid w:val="00D878D6"/>
    <w:rsid w:val="00D91BED"/>
    <w:rsid w:val="00D92103"/>
    <w:rsid w:val="00D934B0"/>
    <w:rsid w:val="00D93A04"/>
    <w:rsid w:val="00D95989"/>
    <w:rsid w:val="00D960C1"/>
    <w:rsid w:val="00D96A25"/>
    <w:rsid w:val="00D97002"/>
    <w:rsid w:val="00D971F3"/>
    <w:rsid w:val="00D979E4"/>
    <w:rsid w:val="00D97F7B"/>
    <w:rsid w:val="00DA00F9"/>
    <w:rsid w:val="00DA179A"/>
    <w:rsid w:val="00DA17B0"/>
    <w:rsid w:val="00DA1E6F"/>
    <w:rsid w:val="00DA262F"/>
    <w:rsid w:val="00DA3065"/>
    <w:rsid w:val="00DA351B"/>
    <w:rsid w:val="00DA394A"/>
    <w:rsid w:val="00DA473B"/>
    <w:rsid w:val="00DA4B5F"/>
    <w:rsid w:val="00DA4E05"/>
    <w:rsid w:val="00DA51E9"/>
    <w:rsid w:val="00DA6B47"/>
    <w:rsid w:val="00DA79F3"/>
    <w:rsid w:val="00DA7D0F"/>
    <w:rsid w:val="00DB00AC"/>
    <w:rsid w:val="00DB02F2"/>
    <w:rsid w:val="00DB188D"/>
    <w:rsid w:val="00DB27F4"/>
    <w:rsid w:val="00DB2BBC"/>
    <w:rsid w:val="00DB34C7"/>
    <w:rsid w:val="00DB3833"/>
    <w:rsid w:val="00DB3A00"/>
    <w:rsid w:val="00DB3BDB"/>
    <w:rsid w:val="00DB51D8"/>
    <w:rsid w:val="00DB542C"/>
    <w:rsid w:val="00DB58C3"/>
    <w:rsid w:val="00DB623C"/>
    <w:rsid w:val="00DB68D6"/>
    <w:rsid w:val="00DB7505"/>
    <w:rsid w:val="00DB7724"/>
    <w:rsid w:val="00DC0072"/>
    <w:rsid w:val="00DC0C27"/>
    <w:rsid w:val="00DC118D"/>
    <w:rsid w:val="00DC184A"/>
    <w:rsid w:val="00DC30DB"/>
    <w:rsid w:val="00DC352C"/>
    <w:rsid w:val="00DC3C31"/>
    <w:rsid w:val="00DC4146"/>
    <w:rsid w:val="00DC4DE3"/>
    <w:rsid w:val="00DC5577"/>
    <w:rsid w:val="00DC7324"/>
    <w:rsid w:val="00DD0045"/>
    <w:rsid w:val="00DD031A"/>
    <w:rsid w:val="00DD104E"/>
    <w:rsid w:val="00DD12D8"/>
    <w:rsid w:val="00DD2052"/>
    <w:rsid w:val="00DD2D39"/>
    <w:rsid w:val="00DD2FBA"/>
    <w:rsid w:val="00DD2FC8"/>
    <w:rsid w:val="00DD43E6"/>
    <w:rsid w:val="00DD5739"/>
    <w:rsid w:val="00DD76EA"/>
    <w:rsid w:val="00DD7FE0"/>
    <w:rsid w:val="00DE0DEF"/>
    <w:rsid w:val="00DE1F06"/>
    <w:rsid w:val="00DE2016"/>
    <w:rsid w:val="00DE2046"/>
    <w:rsid w:val="00DE25B8"/>
    <w:rsid w:val="00DE274C"/>
    <w:rsid w:val="00DE2F29"/>
    <w:rsid w:val="00DE34D5"/>
    <w:rsid w:val="00DE38C0"/>
    <w:rsid w:val="00DE43DC"/>
    <w:rsid w:val="00DE4E27"/>
    <w:rsid w:val="00DE5A5E"/>
    <w:rsid w:val="00DE5EEF"/>
    <w:rsid w:val="00DE62D6"/>
    <w:rsid w:val="00DE6A93"/>
    <w:rsid w:val="00DE7015"/>
    <w:rsid w:val="00DE702F"/>
    <w:rsid w:val="00DF1687"/>
    <w:rsid w:val="00DF245A"/>
    <w:rsid w:val="00DF2588"/>
    <w:rsid w:val="00DF2B75"/>
    <w:rsid w:val="00DF3EBA"/>
    <w:rsid w:val="00DF51DC"/>
    <w:rsid w:val="00DF541B"/>
    <w:rsid w:val="00DF5B3E"/>
    <w:rsid w:val="00DF604D"/>
    <w:rsid w:val="00DF631B"/>
    <w:rsid w:val="00DF64C3"/>
    <w:rsid w:val="00DF6AC0"/>
    <w:rsid w:val="00DF6C22"/>
    <w:rsid w:val="00DF6D06"/>
    <w:rsid w:val="00DF6FC8"/>
    <w:rsid w:val="00DF7979"/>
    <w:rsid w:val="00E01BAA"/>
    <w:rsid w:val="00E01C6B"/>
    <w:rsid w:val="00E0281D"/>
    <w:rsid w:val="00E02E0F"/>
    <w:rsid w:val="00E0315A"/>
    <w:rsid w:val="00E03166"/>
    <w:rsid w:val="00E049EA"/>
    <w:rsid w:val="00E04DCA"/>
    <w:rsid w:val="00E04FD3"/>
    <w:rsid w:val="00E05A32"/>
    <w:rsid w:val="00E066AB"/>
    <w:rsid w:val="00E07F15"/>
    <w:rsid w:val="00E10769"/>
    <w:rsid w:val="00E10D93"/>
    <w:rsid w:val="00E11524"/>
    <w:rsid w:val="00E116D4"/>
    <w:rsid w:val="00E12109"/>
    <w:rsid w:val="00E128D5"/>
    <w:rsid w:val="00E12934"/>
    <w:rsid w:val="00E12B56"/>
    <w:rsid w:val="00E13429"/>
    <w:rsid w:val="00E135C9"/>
    <w:rsid w:val="00E13E39"/>
    <w:rsid w:val="00E1425D"/>
    <w:rsid w:val="00E14AF0"/>
    <w:rsid w:val="00E1615F"/>
    <w:rsid w:val="00E1626B"/>
    <w:rsid w:val="00E1793F"/>
    <w:rsid w:val="00E206FB"/>
    <w:rsid w:val="00E2091C"/>
    <w:rsid w:val="00E21413"/>
    <w:rsid w:val="00E222FD"/>
    <w:rsid w:val="00E22AA3"/>
    <w:rsid w:val="00E22C67"/>
    <w:rsid w:val="00E2303B"/>
    <w:rsid w:val="00E241C4"/>
    <w:rsid w:val="00E24251"/>
    <w:rsid w:val="00E2541E"/>
    <w:rsid w:val="00E25AC1"/>
    <w:rsid w:val="00E25E03"/>
    <w:rsid w:val="00E25EEF"/>
    <w:rsid w:val="00E25FD1"/>
    <w:rsid w:val="00E26350"/>
    <w:rsid w:val="00E265BA"/>
    <w:rsid w:val="00E27739"/>
    <w:rsid w:val="00E27F9F"/>
    <w:rsid w:val="00E30E7E"/>
    <w:rsid w:val="00E30EF9"/>
    <w:rsid w:val="00E32540"/>
    <w:rsid w:val="00E325D1"/>
    <w:rsid w:val="00E325FD"/>
    <w:rsid w:val="00E32FD5"/>
    <w:rsid w:val="00E33FFF"/>
    <w:rsid w:val="00E3470B"/>
    <w:rsid w:val="00E37605"/>
    <w:rsid w:val="00E378CD"/>
    <w:rsid w:val="00E40A5B"/>
    <w:rsid w:val="00E4114C"/>
    <w:rsid w:val="00E411D4"/>
    <w:rsid w:val="00E41720"/>
    <w:rsid w:val="00E41E5B"/>
    <w:rsid w:val="00E41F7D"/>
    <w:rsid w:val="00E4224C"/>
    <w:rsid w:val="00E4262E"/>
    <w:rsid w:val="00E43091"/>
    <w:rsid w:val="00E4331E"/>
    <w:rsid w:val="00E4414C"/>
    <w:rsid w:val="00E4477F"/>
    <w:rsid w:val="00E45302"/>
    <w:rsid w:val="00E4646E"/>
    <w:rsid w:val="00E46E04"/>
    <w:rsid w:val="00E508FA"/>
    <w:rsid w:val="00E50C65"/>
    <w:rsid w:val="00E51B71"/>
    <w:rsid w:val="00E52422"/>
    <w:rsid w:val="00E52AEB"/>
    <w:rsid w:val="00E54476"/>
    <w:rsid w:val="00E54DAF"/>
    <w:rsid w:val="00E558B0"/>
    <w:rsid w:val="00E55D6E"/>
    <w:rsid w:val="00E56D11"/>
    <w:rsid w:val="00E57D00"/>
    <w:rsid w:val="00E605FF"/>
    <w:rsid w:val="00E60695"/>
    <w:rsid w:val="00E60933"/>
    <w:rsid w:val="00E61402"/>
    <w:rsid w:val="00E618C4"/>
    <w:rsid w:val="00E61A3F"/>
    <w:rsid w:val="00E61DA5"/>
    <w:rsid w:val="00E61DCA"/>
    <w:rsid w:val="00E61F88"/>
    <w:rsid w:val="00E633F4"/>
    <w:rsid w:val="00E63605"/>
    <w:rsid w:val="00E639AF"/>
    <w:rsid w:val="00E652F8"/>
    <w:rsid w:val="00E656EA"/>
    <w:rsid w:val="00E65990"/>
    <w:rsid w:val="00E664A7"/>
    <w:rsid w:val="00E66C04"/>
    <w:rsid w:val="00E67845"/>
    <w:rsid w:val="00E70A1B"/>
    <w:rsid w:val="00E716F8"/>
    <w:rsid w:val="00E71B92"/>
    <w:rsid w:val="00E720BF"/>
    <w:rsid w:val="00E72386"/>
    <w:rsid w:val="00E7297C"/>
    <w:rsid w:val="00E73A32"/>
    <w:rsid w:val="00E75387"/>
    <w:rsid w:val="00E76A71"/>
    <w:rsid w:val="00E76AE2"/>
    <w:rsid w:val="00E76AF8"/>
    <w:rsid w:val="00E76D26"/>
    <w:rsid w:val="00E7734A"/>
    <w:rsid w:val="00E777E3"/>
    <w:rsid w:val="00E77E81"/>
    <w:rsid w:val="00E80210"/>
    <w:rsid w:val="00E808D6"/>
    <w:rsid w:val="00E810A5"/>
    <w:rsid w:val="00E812FA"/>
    <w:rsid w:val="00E813FE"/>
    <w:rsid w:val="00E825B3"/>
    <w:rsid w:val="00E829D8"/>
    <w:rsid w:val="00E82EAF"/>
    <w:rsid w:val="00E831B0"/>
    <w:rsid w:val="00E8345F"/>
    <w:rsid w:val="00E83C38"/>
    <w:rsid w:val="00E84094"/>
    <w:rsid w:val="00E8444C"/>
    <w:rsid w:val="00E847CF"/>
    <w:rsid w:val="00E84989"/>
    <w:rsid w:val="00E84E7E"/>
    <w:rsid w:val="00E850CE"/>
    <w:rsid w:val="00E87148"/>
    <w:rsid w:val="00E872AD"/>
    <w:rsid w:val="00E875D3"/>
    <w:rsid w:val="00E902FD"/>
    <w:rsid w:val="00E903B1"/>
    <w:rsid w:val="00E90B28"/>
    <w:rsid w:val="00E91050"/>
    <w:rsid w:val="00E92198"/>
    <w:rsid w:val="00E94298"/>
    <w:rsid w:val="00E94B04"/>
    <w:rsid w:val="00E950B7"/>
    <w:rsid w:val="00E95772"/>
    <w:rsid w:val="00E964DE"/>
    <w:rsid w:val="00E96A8A"/>
    <w:rsid w:val="00E96F9A"/>
    <w:rsid w:val="00E97021"/>
    <w:rsid w:val="00E974B2"/>
    <w:rsid w:val="00E97D9C"/>
    <w:rsid w:val="00EA03E1"/>
    <w:rsid w:val="00EA0ACA"/>
    <w:rsid w:val="00EA0D03"/>
    <w:rsid w:val="00EA0D44"/>
    <w:rsid w:val="00EA0E52"/>
    <w:rsid w:val="00EA2143"/>
    <w:rsid w:val="00EA27F8"/>
    <w:rsid w:val="00EA281F"/>
    <w:rsid w:val="00EA2EB5"/>
    <w:rsid w:val="00EA2EE6"/>
    <w:rsid w:val="00EA3546"/>
    <w:rsid w:val="00EA3A8A"/>
    <w:rsid w:val="00EA3F65"/>
    <w:rsid w:val="00EA4594"/>
    <w:rsid w:val="00EA4B05"/>
    <w:rsid w:val="00EA4D32"/>
    <w:rsid w:val="00EA5815"/>
    <w:rsid w:val="00EA5E34"/>
    <w:rsid w:val="00EA5E88"/>
    <w:rsid w:val="00EA5EB9"/>
    <w:rsid w:val="00EA62C0"/>
    <w:rsid w:val="00EA684A"/>
    <w:rsid w:val="00EA6E06"/>
    <w:rsid w:val="00EA7B6B"/>
    <w:rsid w:val="00EA7EB3"/>
    <w:rsid w:val="00EB008B"/>
    <w:rsid w:val="00EB0441"/>
    <w:rsid w:val="00EB0983"/>
    <w:rsid w:val="00EB1FD6"/>
    <w:rsid w:val="00EB2632"/>
    <w:rsid w:val="00EB279B"/>
    <w:rsid w:val="00EB2D30"/>
    <w:rsid w:val="00EB2E56"/>
    <w:rsid w:val="00EB3232"/>
    <w:rsid w:val="00EB3D25"/>
    <w:rsid w:val="00EB3EB0"/>
    <w:rsid w:val="00EB4170"/>
    <w:rsid w:val="00EB42A8"/>
    <w:rsid w:val="00EB4F10"/>
    <w:rsid w:val="00EB5236"/>
    <w:rsid w:val="00EB5EEE"/>
    <w:rsid w:val="00EC0051"/>
    <w:rsid w:val="00EC02C3"/>
    <w:rsid w:val="00EC0D6C"/>
    <w:rsid w:val="00EC22F1"/>
    <w:rsid w:val="00EC48C1"/>
    <w:rsid w:val="00EC4A8A"/>
    <w:rsid w:val="00EC4E13"/>
    <w:rsid w:val="00EC5CE8"/>
    <w:rsid w:val="00EC65B0"/>
    <w:rsid w:val="00EC68D7"/>
    <w:rsid w:val="00EC73EA"/>
    <w:rsid w:val="00EC7DA8"/>
    <w:rsid w:val="00ED1066"/>
    <w:rsid w:val="00ED1859"/>
    <w:rsid w:val="00ED2B84"/>
    <w:rsid w:val="00ED3575"/>
    <w:rsid w:val="00ED3B86"/>
    <w:rsid w:val="00ED3F01"/>
    <w:rsid w:val="00ED41CB"/>
    <w:rsid w:val="00ED47DC"/>
    <w:rsid w:val="00ED5B2B"/>
    <w:rsid w:val="00ED5BAB"/>
    <w:rsid w:val="00ED674C"/>
    <w:rsid w:val="00ED73BE"/>
    <w:rsid w:val="00ED790A"/>
    <w:rsid w:val="00EE03B0"/>
    <w:rsid w:val="00EE1584"/>
    <w:rsid w:val="00EE168E"/>
    <w:rsid w:val="00EE18B9"/>
    <w:rsid w:val="00EE1AA4"/>
    <w:rsid w:val="00EE1FC4"/>
    <w:rsid w:val="00EE3641"/>
    <w:rsid w:val="00EE3FAC"/>
    <w:rsid w:val="00EE4488"/>
    <w:rsid w:val="00EE47AA"/>
    <w:rsid w:val="00EE505B"/>
    <w:rsid w:val="00EE533C"/>
    <w:rsid w:val="00EE78EA"/>
    <w:rsid w:val="00EE7BD5"/>
    <w:rsid w:val="00EE7EDB"/>
    <w:rsid w:val="00EF029D"/>
    <w:rsid w:val="00EF02F8"/>
    <w:rsid w:val="00EF0622"/>
    <w:rsid w:val="00EF0858"/>
    <w:rsid w:val="00EF12AB"/>
    <w:rsid w:val="00EF1AC7"/>
    <w:rsid w:val="00EF1C13"/>
    <w:rsid w:val="00EF2DBC"/>
    <w:rsid w:val="00EF3071"/>
    <w:rsid w:val="00EF4143"/>
    <w:rsid w:val="00EF54EC"/>
    <w:rsid w:val="00EF5783"/>
    <w:rsid w:val="00EF70CC"/>
    <w:rsid w:val="00EF728C"/>
    <w:rsid w:val="00F005A1"/>
    <w:rsid w:val="00F008E5"/>
    <w:rsid w:val="00F0234E"/>
    <w:rsid w:val="00F02FC3"/>
    <w:rsid w:val="00F0317A"/>
    <w:rsid w:val="00F0490A"/>
    <w:rsid w:val="00F04AAA"/>
    <w:rsid w:val="00F050CE"/>
    <w:rsid w:val="00F05FE5"/>
    <w:rsid w:val="00F0601C"/>
    <w:rsid w:val="00F06576"/>
    <w:rsid w:val="00F0677B"/>
    <w:rsid w:val="00F06DF4"/>
    <w:rsid w:val="00F06F10"/>
    <w:rsid w:val="00F0754F"/>
    <w:rsid w:val="00F10037"/>
    <w:rsid w:val="00F101B4"/>
    <w:rsid w:val="00F101B9"/>
    <w:rsid w:val="00F10A13"/>
    <w:rsid w:val="00F10C60"/>
    <w:rsid w:val="00F10CDE"/>
    <w:rsid w:val="00F11513"/>
    <w:rsid w:val="00F1182D"/>
    <w:rsid w:val="00F1185F"/>
    <w:rsid w:val="00F11BEB"/>
    <w:rsid w:val="00F11EAC"/>
    <w:rsid w:val="00F128D8"/>
    <w:rsid w:val="00F134AB"/>
    <w:rsid w:val="00F14E92"/>
    <w:rsid w:val="00F14FE9"/>
    <w:rsid w:val="00F15F04"/>
    <w:rsid w:val="00F16C1E"/>
    <w:rsid w:val="00F16C23"/>
    <w:rsid w:val="00F174DE"/>
    <w:rsid w:val="00F17576"/>
    <w:rsid w:val="00F20CFF"/>
    <w:rsid w:val="00F20DE5"/>
    <w:rsid w:val="00F20F32"/>
    <w:rsid w:val="00F219C6"/>
    <w:rsid w:val="00F21BAB"/>
    <w:rsid w:val="00F22023"/>
    <w:rsid w:val="00F22101"/>
    <w:rsid w:val="00F22712"/>
    <w:rsid w:val="00F22F55"/>
    <w:rsid w:val="00F22F93"/>
    <w:rsid w:val="00F23063"/>
    <w:rsid w:val="00F2317F"/>
    <w:rsid w:val="00F242B9"/>
    <w:rsid w:val="00F242D6"/>
    <w:rsid w:val="00F245EC"/>
    <w:rsid w:val="00F253AF"/>
    <w:rsid w:val="00F25A88"/>
    <w:rsid w:val="00F25ACC"/>
    <w:rsid w:val="00F26159"/>
    <w:rsid w:val="00F27715"/>
    <w:rsid w:val="00F27DAC"/>
    <w:rsid w:val="00F31214"/>
    <w:rsid w:val="00F312A9"/>
    <w:rsid w:val="00F3188B"/>
    <w:rsid w:val="00F31A26"/>
    <w:rsid w:val="00F3211B"/>
    <w:rsid w:val="00F32AF6"/>
    <w:rsid w:val="00F34FAE"/>
    <w:rsid w:val="00F351D5"/>
    <w:rsid w:val="00F353E5"/>
    <w:rsid w:val="00F35CA6"/>
    <w:rsid w:val="00F37837"/>
    <w:rsid w:val="00F37D79"/>
    <w:rsid w:val="00F37F0F"/>
    <w:rsid w:val="00F40206"/>
    <w:rsid w:val="00F402CA"/>
    <w:rsid w:val="00F4038B"/>
    <w:rsid w:val="00F40442"/>
    <w:rsid w:val="00F4127D"/>
    <w:rsid w:val="00F41876"/>
    <w:rsid w:val="00F42945"/>
    <w:rsid w:val="00F4372F"/>
    <w:rsid w:val="00F43D93"/>
    <w:rsid w:val="00F44785"/>
    <w:rsid w:val="00F45D42"/>
    <w:rsid w:val="00F46506"/>
    <w:rsid w:val="00F46CF2"/>
    <w:rsid w:val="00F46D51"/>
    <w:rsid w:val="00F4746A"/>
    <w:rsid w:val="00F47547"/>
    <w:rsid w:val="00F475AD"/>
    <w:rsid w:val="00F4776E"/>
    <w:rsid w:val="00F478B8"/>
    <w:rsid w:val="00F5017A"/>
    <w:rsid w:val="00F50363"/>
    <w:rsid w:val="00F50425"/>
    <w:rsid w:val="00F51EEA"/>
    <w:rsid w:val="00F53B60"/>
    <w:rsid w:val="00F53D78"/>
    <w:rsid w:val="00F54779"/>
    <w:rsid w:val="00F55114"/>
    <w:rsid w:val="00F55253"/>
    <w:rsid w:val="00F55366"/>
    <w:rsid w:val="00F553EE"/>
    <w:rsid w:val="00F55DE9"/>
    <w:rsid w:val="00F5688F"/>
    <w:rsid w:val="00F56B32"/>
    <w:rsid w:val="00F56E6D"/>
    <w:rsid w:val="00F572EE"/>
    <w:rsid w:val="00F577A4"/>
    <w:rsid w:val="00F6063A"/>
    <w:rsid w:val="00F6095F"/>
    <w:rsid w:val="00F60E12"/>
    <w:rsid w:val="00F6161D"/>
    <w:rsid w:val="00F61B5F"/>
    <w:rsid w:val="00F63E8C"/>
    <w:rsid w:val="00F6408E"/>
    <w:rsid w:val="00F64407"/>
    <w:rsid w:val="00F64ACC"/>
    <w:rsid w:val="00F64ED4"/>
    <w:rsid w:val="00F65583"/>
    <w:rsid w:val="00F6666D"/>
    <w:rsid w:val="00F67C23"/>
    <w:rsid w:val="00F7078B"/>
    <w:rsid w:val="00F707FF"/>
    <w:rsid w:val="00F70D30"/>
    <w:rsid w:val="00F718A9"/>
    <w:rsid w:val="00F71E48"/>
    <w:rsid w:val="00F72E77"/>
    <w:rsid w:val="00F72FBF"/>
    <w:rsid w:val="00F7344E"/>
    <w:rsid w:val="00F739F3"/>
    <w:rsid w:val="00F73A2E"/>
    <w:rsid w:val="00F74270"/>
    <w:rsid w:val="00F74661"/>
    <w:rsid w:val="00F75987"/>
    <w:rsid w:val="00F762F8"/>
    <w:rsid w:val="00F763E2"/>
    <w:rsid w:val="00F77020"/>
    <w:rsid w:val="00F771BC"/>
    <w:rsid w:val="00F77A5A"/>
    <w:rsid w:val="00F77C77"/>
    <w:rsid w:val="00F8048D"/>
    <w:rsid w:val="00F805DF"/>
    <w:rsid w:val="00F8088C"/>
    <w:rsid w:val="00F80AAC"/>
    <w:rsid w:val="00F82E72"/>
    <w:rsid w:val="00F831EC"/>
    <w:rsid w:val="00F83CC6"/>
    <w:rsid w:val="00F84A08"/>
    <w:rsid w:val="00F84EE7"/>
    <w:rsid w:val="00F85FCA"/>
    <w:rsid w:val="00F90463"/>
    <w:rsid w:val="00F90E91"/>
    <w:rsid w:val="00F910EB"/>
    <w:rsid w:val="00F915F3"/>
    <w:rsid w:val="00F919A5"/>
    <w:rsid w:val="00F91C22"/>
    <w:rsid w:val="00F922CE"/>
    <w:rsid w:val="00F925B0"/>
    <w:rsid w:val="00F929D2"/>
    <w:rsid w:val="00F93B5A"/>
    <w:rsid w:val="00F9471A"/>
    <w:rsid w:val="00F95BC4"/>
    <w:rsid w:val="00F969E1"/>
    <w:rsid w:val="00F9707F"/>
    <w:rsid w:val="00F97BA0"/>
    <w:rsid w:val="00F97CDA"/>
    <w:rsid w:val="00FA003D"/>
    <w:rsid w:val="00FA0076"/>
    <w:rsid w:val="00FA0143"/>
    <w:rsid w:val="00FA0C3A"/>
    <w:rsid w:val="00FA0FC2"/>
    <w:rsid w:val="00FA10A9"/>
    <w:rsid w:val="00FA29B8"/>
    <w:rsid w:val="00FA2E8F"/>
    <w:rsid w:val="00FA32D6"/>
    <w:rsid w:val="00FA4081"/>
    <w:rsid w:val="00FA54B3"/>
    <w:rsid w:val="00FA64AA"/>
    <w:rsid w:val="00FA7569"/>
    <w:rsid w:val="00FB0DCC"/>
    <w:rsid w:val="00FB1258"/>
    <w:rsid w:val="00FB203D"/>
    <w:rsid w:val="00FB3A17"/>
    <w:rsid w:val="00FB3C3B"/>
    <w:rsid w:val="00FB4420"/>
    <w:rsid w:val="00FB4481"/>
    <w:rsid w:val="00FB48DB"/>
    <w:rsid w:val="00FB4D68"/>
    <w:rsid w:val="00FB505E"/>
    <w:rsid w:val="00FB5A15"/>
    <w:rsid w:val="00FB6277"/>
    <w:rsid w:val="00FB6382"/>
    <w:rsid w:val="00FB6B4F"/>
    <w:rsid w:val="00FB6BA2"/>
    <w:rsid w:val="00FC00DE"/>
    <w:rsid w:val="00FC05C1"/>
    <w:rsid w:val="00FC0F58"/>
    <w:rsid w:val="00FC1E6B"/>
    <w:rsid w:val="00FC2AB4"/>
    <w:rsid w:val="00FC2F91"/>
    <w:rsid w:val="00FC3049"/>
    <w:rsid w:val="00FC3D20"/>
    <w:rsid w:val="00FC4007"/>
    <w:rsid w:val="00FC447D"/>
    <w:rsid w:val="00FC46C6"/>
    <w:rsid w:val="00FC4A61"/>
    <w:rsid w:val="00FC4A98"/>
    <w:rsid w:val="00FC58B8"/>
    <w:rsid w:val="00FC5D9B"/>
    <w:rsid w:val="00FC66ED"/>
    <w:rsid w:val="00FC6CB4"/>
    <w:rsid w:val="00FC7D28"/>
    <w:rsid w:val="00FD01C7"/>
    <w:rsid w:val="00FD0249"/>
    <w:rsid w:val="00FD0650"/>
    <w:rsid w:val="00FD07DA"/>
    <w:rsid w:val="00FD0A43"/>
    <w:rsid w:val="00FD0B68"/>
    <w:rsid w:val="00FD0C9B"/>
    <w:rsid w:val="00FD199A"/>
    <w:rsid w:val="00FD210E"/>
    <w:rsid w:val="00FD229D"/>
    <w:rsid w:val="00FD2E19"/>
    <w:rsid w:val="00FD2FF9"/>
    <w:rsid w:val="00FD3BB3"/>
    <w:rsid w:val="00FD44A4"/>
    <w:rsid w:val="00FD4FA8"/>
    <w:rsid w:val="00FD5BAF"/>
    <w:rsid w:val="00FD688D"/>
    <w:rsid w:val="00FD68F3"/>
    <w:rsid w:val="00FD7088"/>
    <w:rsid w:val="00FD751F"/>
    <w:rsid w:val="00FD7E58"/>
    <w:rsid w:val="00FE212D"/>
    <w:rsid w:val="00FE26ED"/>
    <w:rsid w:val="00FE27C0"/>
    <w:rsid w:val="00FE3BF9"/>
    <w:rsid w:val="00FE3E09"/>
    <w:rsid w:val="00FE4755"/>
    <w:rsid w:val="00FE47C8"/>
    <w:rsid w:val="00FE4B2C"/>
    <w:rsid w:val="00FE54D1"/>
    <w:rsid w:val="00FE5763"/>
    <w:rsid w:val="00FE5F22"/>
    <w:rsid w:val="00FE6A9D"/>
    <w:rsid w:val="00FE7047"/>
    <w:rsid w:val="00FE7526"/>
    <w:rsid w:val="00FE7FDC"/>
    <w:rsid w:val="00FF005D"/>
    <w:rsid w:val="00FF0283"/>
    <w:rsid w:val="00FF05D3"/>
    <w:rsid w:val="00FF1E3E"/>
    <w:rsid w:val="00FF2AEB"/>
    <w:rsid w:val="00FF40C7"/>
    <w:rsid w:val="00FF425E"/>
    <w:rsid w:val="00FF4B00"/>
    <w:rsid w:val="00FF4CD5"/>
    <w:rsid w:val="00FF5352"/>
    <w:rsid w:val="00FF58AC"/>
    <w:rsid w:val="00FF59F6"/>
    <w:rsid w:val="00FF5A39"/>
    <w:rsid w:val="00FF5C10"/>
    <w:rsid w:val="00FF6FDE"/>
    <w:rsid w:val="00FF727E"/>
    <w:rsid w:val="00FF7805"/>
    <w:rsid w:val="00FF7AD1"/>
    <w:rsid w:val="00FF7B0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0E6A0178-AAED-426F-94AB-02A849B816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268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B12C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B12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12CA"/>
    <w:pPr>
      <w:spacing w:after="200"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12CA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12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12CA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3631"/>
    <w:pPr>
      <w:spacing w:after="160"/>
    </w:pPr>
    <w:rPr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3631"/>
    <w:rPr>
      <w:b/>
      <w:bCs/>
      <w:sz w:val="20"/>
      <w:szCs w:val="20"/>
      <w:lang w:val="en-US"/>
    </w:rPr>
  </w:style>
  <w:style w:type="paragraph" w:customStyle="1" w:styleId="Normal1">
    <w:name w:val="Normal1"/>
    <w:rsid w:val="00B6623F"/>
    <w:pPr>
      <w:widowControl w:val="0"/>
      <w:spacing w:after="200" w:line="276" w:lineRule="auto"/>
    </w:pPr>
    <w:rPr>
      <w:rFonts w:ascii="Calibri" w:eastAsia="Calibri" w:hAnsi="Calibri" w:cs="Calibri"/>
      <w:color w:val="000000"/>
      <w:lang w:eastAsia="en-GB"/>
    </w:rPr>
  </w:style>
  <w:style w:type="paragraph" w:styleId="PlainText">
    <w:name w:val="Plain Text"/>
    <w:basedOn w:val="Normal"/>
    <w:link w:val="PlainTextChar"/>
    <w:uiPriority w:val="99"/>
    <w:unhideWhenUsed/>
    <w:rsid w:val="00B52663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52663"/>
    <w:rPr>
      <w:rFonts w:ascii="Consolas" w:hAnsi="Consolas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5B7B8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7920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" Type="http://schemas.openxmlformats.org/officeDocument/2006/relationships/styles" Target="styles.xml"/><Relationship Id="rId16" Type="http://schemas.openxmlformats.org/officeDocument/2006/relationships/image" Target="media/image11.jpe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hyperlink" Target="http://www.diva-gis.org" TargetMode="External"/><Relationship Id="rId15" Type="http://schemas.openxmlformats.org/officeDocument/2006/relationships/image" Target="media/image10.jpeg"/><Relationship Id="rId10" Type="http://schemas.openxmlformats.org/officeDocument/2006/relationships/image" Target="media/image5.jpe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4.jpeg"/><Relationship Id="rId14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270B6A-1B59-4616-B4E6-A9D05272CD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535</Words>
  <Characters>3056</Characters>
  <Application>Microsoft Office Word</Application>
  <DocSecurity>0</DocSecurity>
  <Lines>25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5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mposoares</dc:creator>
  <cp:lastModifiedBy>reviewer</cp:lastModifiedBy>
  <cp:revision>2</cp:revision>
  <cp:lastPrinted>2015-06-19T21:19:00Z</cp:lastPrinted>
  <dcterms:created xsi:type="dcterms:W3CDTF">2016-02-11T21:20:00Z</dcterms:created>
  <dcterms:modified xsi:type="dcterms:W3CDTF">2016-02-11T21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raquel.vasconcelos@cibio.up.pt@www.mendeley.com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lecular-ecology</vt:lpwstr>
  </property>
  <property fmtid="{D5CDD505-2E9C-101B-9397-08002B2CF9AE}" pid="22" name="Mendeley Recent Style Name 8_1">
    <vt:lpwstr>Molecular Ecology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